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27C9F5" w14:textId="77777777" w:rsidR="00246558" w:rsidRDefault="001A12EE" w:rsidP="00246558">
      <w:pPr>
        <w:pStyle w:val="Capa-Instituio"/>
      </w:pPr>
      <w:commentRangeStart w:id="0"/>
      <w:r>
        <w:t>faesa</w:t>
      </w:r>
      <w:commentRangeEnd w:id="0"/>
      <w:r w:rsidR="00663DC1">
        <w:rPr>
          <w:rStyle w:val="Refdecomentrio"/>
          <w:b w:val="0"/>
          <w:caps w:val="0"/>
        </w:rPr>
        <w:commentReference w:id="0"/>
      </w:r>
      <w:r>
        <w:t xml:space="preserve"> centro </w:t>
      </w:r>
      <w:commentRangeStart w:id="1"/>
      <w:r>
        <w:t>universit</w:t>
      </w:r>
      <w:r w:rsidR="00E51DD9">
        <w:t>á</w:t>
      </w:r>
      <w:r>
        <w:t>rio</w:t>
      </w:r>
      <w:commentRangeEnd w:id="1"/>
      <w:r>
        <w:rPr>
          <w:rStyle w:val="Refdecomentrio"/>
          <w:b w:val="0"/>
          <w:caps w:val="0"/>
        </w:rPr>
        <w:commentReference w:id="1"/>
      </w:r>
    </w:p>
    <w:p w14:paraId="1E7BA9A0" w14:textId="77777777" w:rsidR="00D35E58" w:rsidRDefault="00D35E58" w:rsidP="00246558">
      <w:pPr>
        <w:pStyle w:val="Capa-TipoeCurso"/>
      </w:pPr>
      <w:commentRangeStart w:id="2"/>
      <w:r>
        <w:t>graduação em ciência da computação</w:t>
      </w:r>
      <w:r w:rsidR="001A12EE">
        <w:br/>
        <w:t>graduação em sistemas de informação</w:t>
      </w:r>
      <w:commentRangeEnd w:id="2"/>
      <w:r w:rsidR="001A12EE">
        <w:rPr>
          <w:rStyle w:val="Refdecomentrio"/>
          <w:b w:val="0"/>
          <w:caps w:val="0"/>
        </w:rPr>
        <w:commentReference w:id="2"/>
      </w:r>
    </w:p>
    <w:p w14:paraId="09272F14" w14:textId="77777777" w:rsidR="00D35E58" w:rsidRDefault="00D35E58" w:rsidP="00246558">
      <w:pPr>
        <w:pStyle w:val="Capa-Espaamento"/>
      </w:pPr>
    </w:p>
    <w:p w14:paraId="3F45BE79" w14:textId="77777777" w:rsidR="00246558" w:rsidRDefault="00246558" w:rsidP="00246558">
      <w:pPr>
        <w:pStyle w:val="Capa-Espaamento"/>
      </w:pPr>
    </w:p>
    <w:p w14:paraId="71A9083D" w14:textId="77777777" w:rsidR="00246558" w:rsidRDefault="00246558" w:rsidP="00246558">
      <w:pPr>
        <w:pStyle w:val="Capa-Espaamento"/>
      </w:pPr>
    </w:p>
    <w:p w14:paraId="7CADF5A8" w14:textId="77777777" w:rsidR="0090175C" w:rsidRDefault="0090175C" w:rsidP="00246558">
      <w:pPr>
        <w:pStyle w:val="Capa-Espaamento"/>
      </w:pPr>
    </w:p>
    <w:p w14:paraId="38B624A5" w14:textId="77777777" w:rsidR="0090175C" w:rsidRDefault="0090175C" w:rsidP="00246558">
      <w:pPr>
        <w:pStyle w:val="Capa-Espaamento"/>
      </w:pPr>
    </w:p>
    <w:p w14:paraId="3EA89619" w14:textId="77777777" w:rsidR="00246558" w:rsidRDefault="00246558" w:rsidP="00246558">
      <w:pPr>
        <w:pStyle w:val="Capa-Espaamento"/>
      </w:pPr>
    </w:p>
    <w:p w14:paraId="649313D9" w14:textId="77777777" w:rsidR="0090175C" w:rsidRDefault="0090175C" w:rsidP="00246558">
      <w:pPr>
        <w:pStyle w:val="Capa-Espaamento"/>
      </w:pPr>
    </w:p>
    <w:p w14:paraId="796D52B5" w14:textId="77777777" w:rsidR="00246558" w:rsidRDefault="00246558" w:rsidP="00246558">
      <w:pPr>
        <w:pStyle w:val="Capa-Espaamento"/>
      </w:pPr>
    </w:p>
    <w:p w14:paraId="720AD2A7" w14:textId="77777777" w:rsidR="00D35E58" w:rsidRDefault="00D35E58" w:rsidP="00D35E58">
      <w:pPr>
        <w:pStyle w:val="Capa-Autores"/>
      </w:pPr>
      <w:commentRangeStart w:id="3"/>
      <w:r>
        <w:t>beltrano de tal</w:t>
      </w:r>
      <w:r w:rsidR="00246558">
        <w:br/>
      </w:r>
      <w:r>
        <w:t>ciclano de tal</w:t>
      </w:r>
      <w:r w:rsidR="00246558">
        <w:br/>
      </w:r>
      <w:r>
        <w:t>fulano de tal</w:t>
      </w:r>
      <w:commentRangeEnd w:id="3"/>
      <w:r w:rsidR="0090175C">
        <w:rPr>
          <w:rStyle w:val="Refdecomentrio"/>
          <w:b w:val="0"/>
          <w:caps w:val="0"/>
        </w:rPr>
        <w:commentReference w:id="3"/>
      </w:r>
    </w:p>
    <w:p w14:paraId="244035E6" w14:textId="77777777" w:rsidR="00246558" w:rsidRDefault="00246558" w:rsidP="00246558">
      <w:pPr>
        <w:pStyle w:val="Capa-Espaamento"/>
      </w:pPr>
    </w:p>
    <w:p w14:paraId="4E607B51" w14:textId="77777777" w:rsidR="00246558" w:rsidRDefault="00246558" w:rsidP="00246558">
      <w:pPr>
        <w:pStyle w:val="Capa-Espaamento"/>
      </w:pPr>
    </w:p>
    <w:p w14:paraId="6667A632" w14:textId="77777777" w:rsidR="0090175C" w:rsidRDefault="0090175C" w:rsidP="00246558">
      <w:pPr>
        <w:pStyle w:val="Capa-Espaamento"/>
      </w:pPr>
    </w:p>
    <w:p w14:paraId="315FA8DA" w14:textId="77777777" w:rsidR="0090175C" w:rsidRDefault="0090175C" w:rsidP="00246558">
      <w:pPr>
        <w:pStyle w:val="Capa-Espaamento"/>
      </w:pPr>
    </w:p>
    <w:p w14:paraId="3DDD811F" w14:textId="77777777" w:rsidR="0090175C" w:rsidRDefault="0090175C" w:rsidP="00246558">
      <w:pPr>
        <w:pStyle w:val="Capa-Espaamento"/>
      </w:pPr>
    </w:p>
    <w:p w14:paraId="75AF5880" w14:textId="77777777" w:rsidR="0090175C" w:rsidRDefault="0090175C" w:rsidP="00246558">
      <w:pPr>
        <w:pStyle w:val="Capa-Espaamento"/>
      </w:pPr>
    </w:p>
    <w:p w14:paraId="62E32953" w14:textId="77777777" w:rsidR="0090175C" w:rsidRDefault="0090175C" w:rsidP="00246558">
      <w:pPr>
        <w:pStyle w:val="Capa-Espaamento"/>
      </w:pPr>
    </w:p>
    <w:p w14:paraId="3FB534B0" w14:textId="77777777" w:rsidR="00246558" w:rsidRPr="00246558" w:rsidRDefault="00246558" w:rsidP="00246558">
      <w:pPr>
        <w:pStyle w:val="Capa-Espaamento"/>
      </w:pPr>
    </w:p>
    <w:p w14:paraId="25B30E1E" w14:textId="77777777" w:rsidR="00CE459F" w:rsidRDefault="00CD3870" w:rsidP="00246558">
      <w:pPr>
        <w:pStyle w:val="Capa-TtulodoTrabalho"/>
      </w:pPr>
      <w:r>
        <w:t xml:space="preserve">título do </w:t>
      </w:r>
      <w:commentRangeStart w:id="4"/>
      <w:r>
        <w:t>trabalho</w:t>
      </w:r>
      <w:commentRangeEnd w:id="4"/>
      <w:r w:rsidR="0090175C">
        <w:rPr>
          <w:rStyle w:val="Refdecomentrio"/>
          <w:b w:val="0"/>
          <w:caps w:val="0"/>
        </w:rPr>
        <w:commentReference w:id="4"/>
      </w:r>
      <w:r>
        <w:t>: subtítulo</w:t>
      </w:r>
    </w:p>
    <w:p w14:paraId="613167FE" w14:textId="77777777" w:rsidR="0090175C" w:rsidRDefault="0090175C" w:rsidP="0090175C">
      <w:pPr>
        <w:pStyle w:val="Capa-Espaamento"/>
      </w:pPr>
    </w:p>
    <w:p w14:paraId="3F6F65F9" w14:textId="77777777" w:rsidR="0090175C" w:rsidRDefault="0090175C" w:rsidP="0090175C">
      <w:pPr>
        <w:pStyle w:val="Capa-Espaamento"/>
      </w:pPr>
    </w:p>
    <w:p w14:paraId="2FA7CE1C" w14:textId="77777777" w:rsidR="0090175C" w:rsidRDefault="0090175C" w:rsidP="0090175C">
      <w:pPr>
        <w:pStyle w:val="Capa-Espaamento"/>
      </w:pPr>
    </w:p>
    <w:p w14:paraId="539ADB0B" w14:textId="77777777" w:rsidR="0090175C" w:rsidRDefault="0090175C" w:rsidP="0090175C">
      <w:pPr>
        <w:pStyle w:val="Capa-Espaamento"/>
      </w:pPr>
    </w:p>
    <w:p w14:paraId="76D20AC9" w14:textId="77777777" w:rsidR="0090175C" w:rsidRDefault="0090175C" w:rsidP="0090175C">
      <w:pPr>
        <w:pStyle w:val="Capa-Espaamento"/>
      </w:pPr>
    </w:p>
    <w:p w14:paraId="72F4C065" w14:textId="77777777" w:rsidR="0090175C" w:rsidRDefault="0090175C" w:rsidP="0090175C">
      <w:pPr>
        <w:pStyle w:val="Capa-Espaamento"/>
      </w:pPr>
    </w:p>
    <w:p w14:paraId="3285DACD" w14:textId="77777777" w:rsidR="0090175C" w:rsidRDefault="0090175C" w:rsidP="0090175C">
      <w:pPr>
        <w:pStyle w:val="Capa-Espaamento"/>
      </w:pPr>
    </w:p>
    <w:p w14:paraId="5427CAE8" w14:textId="77777777" w:rsidR="0090175C" w:rsidRDefault="0090175C" w:rsidP="0090175C">
      <w:pPr>
        <w:pStyle w:val="Capa-Espaamento"/>
      </w:pPr>
    </w:p>
    <w:p w14:paraId="159FF75B" w14:textId="77777777" w:rsidR="0090175C" w:rsidRDefault="0090175C" w:rsidP="0090175C">
      <w:pPr>
        <w:pStyle w:val="Capa-Espaamento"/>
      </w:pPr>
    </w:p>
    <w:p w14:paraId="34E12611" w14:textId="77777777" w:rsidR="0090175C" w:rsidRDefault="0090175C" w:rsidP="0090175C">
      <w:pPr>
        <w:pStyle w:val="Capa-Espaamento"/>
      </w:pPr>
    </w:p>
    <w:p w14:paraId="3C7E2302" w14:textId="77777777" w:rsidR="0090175C" w:rsidRDefault="0090175C" w:rsidP="0090175C">
      <w:pPr>
        <w:pStyle w:val="Capa-Espaamento"/>
      </w:pPr>
    </w:p>
    <w:p w14:paraId="4E11CC7B" w14:textId="77777777" w:rsidR="001A12EE" w:rsidRDefault="001A12EE" w:rsidP="0090175C">
      <w:pPr>
        <w:pStyle w:val="Capa-Espaamento"/>
      </w:pPr>
    </w:p>
    <w:p w14:paraId="1BDE72D6" w14:textId="77777777" w:rsidR="001A12EE" w:rsidRDefault="001A12EE" w:rsidP="0090175C">
      <w:pPr>
        <w:pStyle w:val="Capa-Espaamento"/>
      </w:pPr>
    </w:p>
    <w:p w14:paraId="3FE841A7" w14:textId="77777777" w:rsidR="001A12EE" w:rsidRDefault="001A12EE" w:rsidP="0090175C">
      <w:pPr>
        <w:pStyle w:val="Capa-Espaamento"/>
      </w:pPr>
    </w:p>
    <w:p w14:paraId="4C2B6933" w14:textId="77777777" w:rsidR="001A12EE" w:rsidRDefault="001A12EE" w:rsidP="0090175C">
      <w:pPr>
        <w:pStyle w:val="Capa-Espaamento"/>
      </w:pPr>
    </w:p>
    <w:p w14:paraId="386FB8F2" w14:textId="77777777" w:rsidR="001A12EE" w:rsidRDefault="001A12EE" w:rsidP="0090175C">
      <w:pPr>
        <w:pStyle w:val="Capa-Espaamento"/>
      </w:pPr>
    </w:p>
    <w:p w14:paraId="3116F993" w14:textId="77777777" w:rsidR="001A12EE" w:rsidRDefault="001A12EE" w:rsidP="0090175C">
      <w:pPr>
        <w:pStyle w:val="Capa-Espaamento"/>
      </w:pPr>
    </w:p>
    <w:p w14:paraId="59715830" w14:textId="77777777" w:rsidR="001A12EE" w:rsidRDefault="001A12EE" w:rsidP="0090175C">
      <w:pPr>
        <w:pStyle w:val="Capa-Espaamento"/>
      </w:pPr>
    </w:p>
    <w:p w14:paraId="6C5116D5" w14:textId="77777777" w:rsidR="001A12EE" w:rsidRDefault="001A12EE" w:rsidP="0090175C">
      <w:pPr>
        <w:pStyle w:val="Capa-Espaamento"/>
      </w:pPr>
    </w:p>
    <w:p w14:paraId="7DE5CAB5" w14:textId="77777777" w:rsidR="001A12EE" w:rsidRDefault="001A12EE" w:rsidP="0090175C">
      <w:pPr>
        <w:pStyle w:val="Capa-Espaamento"/>
      </w:pPr>
    </w:p>
    <w:p w14:paraId="739E8028" w14:textId="77777777" w:rsidR="001A12EE" w:rsidRDefault="001A12EE" w:rsidP="0090175C">
      <w:pPr>
        <w:pStyle w:val="Capa-Espaamento"/>
      </w:pPr>
    </w:p>
    <w:p w14:paraId="22A768DB" w14:textId="77777777" w:rsidR="001A12EE" w:rsidRPr="0090175C" w:rsidRDefault="001A12EE" w:rsidP="001A12EE">
      <w:pPr>
        <w:pStyle w:val="Capa-Local"/>
      </w:pPr>
      <w:r>
        <w:t>vitória</w:t>
      </w:r>
    </w:p>
    <w:p w14:paraId="0B6E69CF" w14:textId="77777777" w:rsidR="00E51DD9" w:rsidRDefault="001A12EE" w:rsidP="00663DC1">
      <w:pPr>
        <w:pStyle w:val="Capa-Data"/>
      </w:pPr>
      <w:commentRangeStart w:id="5"/>
      <w:r>
        <w:t>2018</w:t>
      </w:r>
      <w:commentRangeEnd w:id="5"/>
    </w:p>
    <w:p w14:paraId="25DDF248" w14:textId="77777777" w:rsidR="00E51DD9" w:rsidRDefault="00E51DD9" w:rsidP="00663DC1">
      <w:pPr>
        <w:pStyle w:val="Capa-Data"/>
      </w:pPr>
      <w:commentRangeStart w:id="6"/>
      <w:r>
        <w:lastRenderedPageBreak/>
        <w:t xml:space="preserve"> </w:t>
      </w:r>
      <w:commentRangeEnd w:id="6"/>
      <w:r>
        <w:rPr>
          <w:rStyle w:val="Refdecomentrio"/>
          <w:b w:val="0"/>
          <w:caps w:val="0"/>
        </w:rPr>
        <w:commentReference w:id="6"/>
      </w:r>
    </w:p>
    <w:p w14:paraId="4EA483F4" w14:textId="77777777" w:rsidR="00E51DD9" w:rsidRDefault="00E51DD9" w:rsidP="00663DC1">
      <w:pPr>
        <w:pStyle w:val="Capa-Data"/>
      </w:pPr>
    </w:p>
    <w:p w14:paraId="186712A4" w14:textId="77777777" w:rsidR="00CE459F" w:rsidRPr="00663DC1" w:rsidRDefault="00663DC1" w:rsidP="00663DC1">
      <w:pPr>
        <w:pStyle w:val="Capa-Data"/>
      </w:pPr>
      <w:r>
        <w:rPr>
          <w:rStyle w:val="Refdecomentrio"/>
          <w:b w:val="0"/>
          <w:caps w:val="0"/>
        </w:rPr>
        <w:commentReference w:id="5"/>
      </w:r>
    </w:p>
    <w:p w14:paraId="4542DFBD" w14:textId="77777777" w:rsidR="00932CE1" w:rsidRDefault="00932CE1" w:rsidP="001A12EE">
      <w:pPr>
        <w:pStyle w:val="Capa-Autores"/>
      </w:pPr>
    </w:p>
    <w:p w14:paraId="318E3E69" w14:textId="77777777" w:rsidR="00E51DD9" w:rsidRPr="00E51DD9" w:rsidRDefault="00E51DD9" w:rsidP="00E51DD9">
      <w:pPr>
        <w:pStyle w:val="Capa-Espaamento"/>
        <w:sectPr w:rsidR="00E51DD9" w:rsidRPr="00E51DD9" w:rsidSect="00E51DD9">
          <w:pgSz w:w="11906" w:h="16838" w:code="9"/>
          <w:pgMar w:top="1701" w:right="1134" w:bottom="1134" w:left="1701" w:header="709" w:footer="709" w:gutter="0"/>
          <w:pgNumType w:fmt="lowerRoman" w:start="1"/>
          <w:cols w:space="708"/>
          <w:docGrid w:linePitch="360"/>
        </w:sectPr>
      </w:pPr>
    </w:p>
    <w:p w14:paraId="38FD1970" w14:textId="77777777" w:rsidR="00CE459F" w:rsidRPr="00932CE1" w:rsidRDefault="00663DC1" w:rsidP="00663DC1">
      <w:pPr>
        <w:pStyle w:val="FolhadeRosto-Autores"/>
      </w:pPr>
      <w:commentRangeStart w:id="7"/>
      <w:commentRangeStart w:id="8"/>
      <w:r>
        <w:lastRenderedPageBreak/>
        <w:t>beltrano</w:t>
      </w:r>
      <w:commentRangeEnd w:id="7"/>
      <w:r>
        <w:rPr>
          <w:rStyle w:val="Refdecomentrio"/>
          <w:b w:val="0"/>
          <w:caps w:val="0"/>
        </w:rPr>
        <w:commentReference w:id="7"/>
      </w:r>
      <w:r>
        <w:t xml:space="preserve"> de tal</w:t>
      </w:r>
      <w:r>
        <w:br/>
        <w:t>ciclano de tal</w:t>
      </w:r>
      <w:r>
        <w:br/>
        <w:t>fulano de tal</w:t>
      </w:r>
      <w:commentRangeEnd w:id="8"/>
      <w:r>
        <w:rPr>
          <w:rStyle w:val="Refdecomentrio"/>
          <w:b w:val="0"/>
          <w:caps w:val="0"/>
        </w:rPr>
        <w:commentReference w:id="8"/>
      </w:r>
    </w:p>
    <w:p w14:paraId="60C5A89D" w14:textId="77777777" w:rsidR="00CE459F" w:rsidRDefault="00CE459F" w:rsidP="00663DC1">
      <w:pPr>
        <w:pStyle w:val="FolhadeRosto-Espaamento"/>
      </w:pPr>
    </w:p>
    <w:p w14:paraId="19E28174" w14:textId="77777777" w:rsidR="00663DC1" w:rsidRDefault="00663DC1" w:rsidP="00663DC1">
      <w:pPr>
        <w:pStyle w:val="FolhadeRosto-Espaamento"/>
      </w:pPr>
    </w:p>
    <w:p w14:paraId="218D00A1" w14:textId="77777777" w:rsidR="00663DC1" w:rsidRDefault="00663DC1" w:rsidP="00663DC1">
      <w:pPr>
        <w:pStyle w:val="FolhadeRosto-Espaamento"/>
      </w:pPr>
    </w:p>
    <w:p w14:paraId="395DF0E3" w14:textId="77777777" w:rsidR="00663DC1" w:rsidRDefault="00663DC1" w:rsidP="00663DC1">
      <w:pPr>
        <w:pStyle w:val="FolhadeRosto-Espaamento"/>
      </w:pPr>
    </w:p>
    <w:p w14:paraId="63EF0A7B" w14:textId="77777777" w:rsidR="00663DC1" w:rsidRDefault="00663DC1" w:rsidP="00663DC1">
      <w:pPr>
        <w:pStyle w:val="FolhadeRosto-Espaamento"/>
      </w:pPr>
    </w:p>
    <w:p w14:paraId="6471FE9A" w14:textId="77777777" w:rsidR="00663DC1" w:rsidRDefault="00663DC1" w:rsidP="00663DC1">
      <w:pPr>
        <w:pStyle w:val="FolhadeRosto-Espaamento"/>
      </w:pPr>
    </w:p>
    <w:p w14:paraId="044145B2" w14:textId="77777777" w:rsidR="00663DC1" w:rsidRDefault="00663DC1" w:rsidP="00663DC1">
      <w:pPr>
        <w:pStyle w:val="FolhadeRosto-Espaamento"/>
      </w:pPr>
    </w:p>
    <w:p w14:paraId="571B78C8" w14:textId="77777777" w:rsidR="00663DC1" w:rsidRDefault="00663DC1" w:rsidP="00663DC1">
      <w:pPr>
        <w:pStyle w:val="FolhadeRosto-Espaamento"/>
      </w:pPr>
    </w:p>
    <w:p w14:paraId="53F5768F" w14:textId="77777777" w:rsidR="00663DC1" w:rsidRDefault="00663DC1" w:rsidP="00663DC1">
      <w:pPr>
        <w:pStyle w:val="FolhadeRosto-Espaamento"/>
      </w:pPr>
    </w:p>
    <w:p w14:paraId="0AD226FE" w14:textId="77777777" w:rsidR="00663DC1" w:rsidRDefault="00663DC1" w:rsidP="00663DC1">
      <w:pPr>
        <w:pStyle w:val="FolhadeRosto-Espaamento"/>
      </w:pPr>
    </w:p>
    <w:p w14:paraId="3B2E85FC" w14:textId="77777777" w:rsidR="00663DC1" w:rsidRDefault="00663DC1" w:rsidP="00663DC1">
      <w:pPr>
        <w:pStyle w:val="FolhadeRosto-Espaamento"/>
      </w:pPr>
    </w:p>
    <w:p w14:paraId="02D6F8BB" w14:textId="77777777" w:rsidR="00663DC1" w:rsidRDefault="00663DC1" w:rsidP="00663DC1">
      <w:pPr>
        <w:pStyle w:val="FolhadeRosto-Espaamento"/>
      </w:pPr>
    </w:p>
    <w:p w14:paraId="0C10CBCB" w14:textId="77777777" w:rsidR="00663DC1" w:rsidRDefault="00663DC1" w:rsidP="00663DC1">
      <w:pPr>
        <w:pStyle w:val="FolhadeRosto-Espaamento"/>
      </w:pPr>
    </w:p>
    <w:p w14:paraId="7B66E484" w14:textId="77777777" w:rsidR="00663DC1" w:rsidRDefault="00663DC1" w:rsidP="00663DC1">
      <w:pPr>
        <w:pStyle w:val="FolhadeRosto-Espaamento"/>
      </w:pPr>
    </w:p>
    <w:p w14:paraId="35598E83" w14:textId="77777777" w:rsidR="00663DC1" w:rsidRDefault="00663DC1" w:rsidP="00663DC1">
      <w:pPr>
        <w:pStyle w:val="FolhadeRosto-Espaamento"/>
      </w:pPr>
    </w:p>
    <w:p w14:paraId="47BCF7CE" w14:textId="77777777" w:rsidR="00663DC1" w:rsidRDefault="00663DC1" w:rsidP="00663DC1">
      <w:pPr>
        <w:pStyle w:val="FolhadeRosto-Espaamento"/>
      </w:pPr>
    </w:p>
    <w:p w14:paraId="377B66DD" w14:textId="77777777" w:rsidR="00663DC1" w:rsidRDefault="00663DC1" w:rsidP="00663DC1">
      <w:pPr>
        <w:pStyle w:val="FolhadeRosto-Espaamento"/>
      </w:pPr>
    </w:p>
    <w:p w14:paraId="1425FBA3" w14:textId="77777777" w:rsidR="00663DC1" w:rsidRDefault="00663DC1" w:rsidP="00663DC1">
      <w:pPr>
        <w:pStyle w:val="FolhadeRosto-Espaamento"/>
      </w:pPr>
    </w:p>
    <w:p w14:paraId="10335D68" w14:textId="77777777" w:rsidR="00E601DD" w:rsidRDefault="00E601DD" w:rsidP="00663DC1">
      <w:pPr>
        <w:pStyle w:val="FolhadeRosto-Espaamento"/>
      </w:pPr>
    </w:p>
    <w:p w14:paraId="1D93134F" w14:textId="77777777" w:rsidR="00663DC1" w:rsidRPr="00D35E58" w:rsidRDefault="00663DC1" w:rsidP="00663DC1">
      <w:pPr>
        <w:pStyle w:val="FolhadeRosto-Espaamento"/>
      </w:pPr>
    </w:p>
    <w:p w14:paraId="2E587DD7" w14:textId="77777777" w:rsidR="00CE459F" w:rsidRDefault="00663DC1" w:rsidP="00663DC1">
      <w:pPr>
        <w:pStyle w:val="FolhadeRosto-Ttulo"/>
      </w:pPr>
      <w:r>
        <w:t xml:space="preserve">TÍTULO DO TRABALHO: </w:t>
      </w:r>
      <w:commentRangeStart w:id="9"/>
      <w:r>
        <w:t>SUBTÍTULO</w:t>
      </w:r>
      <w:commentRangeEnd w:id="9"/>
      <w:r>
        <w:rPr>
          <w:rStyle w:val="Refdecomentrio"/>
          <w:b w:val="0"/>
          <w:caps w:val="0"/>
        </w:rPr>
        <w:commentReference w:id="9"/>
      </w:r>
    </w:p>
    <w:p w14:paraId="13E0672B" w14:textId="77777777" w:rsidR="00E601DD" w:rsidRDefault="00E601DD" w:rsidP="00E601DD">
      <w:pPr>
        <w:pStyle w:val="FolhadeRosto-Espaamento"/>
      </w:pPr>
    </w:p>
    <w:p w14:paraId="22E289BB" w14:textId="77777777" w:rsidR="00E601DD" w:rsidRPr="00E601DD" w:rsidRDefault="001D7FAB" w:rsidP="00E601DD">
      <w:pPr>
        <w:pStyle w:val="FolhadeRosto-Espaamento"/>
      </w:pPr>
      <w:r>
        <w:t xml:space="preserve"> </w:t>
      </w:r>
      <w:r>
        <w:rPr>
          <w:rStyle w:val="Refdecomentrio"/>
          <w:color w:val="000000" w:themeColor="text1"/>
        </w:rPr>
        <w:commentReference w:id="10"/>
      </w:r>
    </w:p>
    <w:p w14:paraId="67CA8BBF" w14:textId="77777777" w:rsidR="00663DC1" w:rsidRDefault="001D7FAB" w:rsidP="00E601DD">
      <w:pPr>
        <w:pStyle w:val="FolhadeRosto-IdentificaodoTrabalho"/>
      </w:pPr>
      <w:commentRangeStart w:id="11"/>
      <w:r>
        <w:t>Trabalho Acadêmico do Curso de Ciência da Computação apresentado à FAESA Centro Universitário, como parte das exigências da disciplina de Introdução à Computação sob orientação da professora Renata Laranja.</w:t>
      </w:r>
      <w:commentRangeEnd w:id="11"/>
      <w:r>
        <w:rPr>
          <w:rStyle w:val="Refdecomentrio"/>
        </w:rPr>
        <w:commentReference w:id="11"/>
      </w:r>
    </w:p>
    <w:p w14:paraId="605FFCCB" w14:textId="77777777" w:rsidR="001D7FAB" w:rsidRDefault="001D7FAB" w:rsidP="001D7FAB">
      <w:pPr>
        <w:pStyle w:val="FolhadeRosto-Espaamento"/>
      </w:pPr>
    </w:p>
    <w:p w14:paraId="5D71F2DA" w14:textId="77777777" w:rsidR="001D7FAB" w:rsidRDefault="001D7FAB" w:rsidP="001D7FAB">
      <w:pPr>
        <w:pStyle w:val="FolhadeRosto-Espaamento"/>
      </w:pPr>
    </w:p>
    <w:p w14:paraId="777E7FBE" w14:textId="77777777" w:rsidR="001D7FAB" w:rsidRDefault="001D7FAB" w:rsidP="001D7FAB">
      <w:pPr>
        <w:pStyle w:val="FolhadeRosto-Espaamento"/>
      </w:pPr>
    </w:p>
    <w:p w14:paraId="4AF7811A" w14:textId="77777777" w:rsidR="001D7FAB" w:rsidRDefault="001D7FAB" w:rsidP="001D7FAB">
      <w:pPr>
        <w:pStyle w:val="FolhadeRosto-Espaamento"/>
      </w:pPr>
    </w:p>
    <w:p w14:paraId="14209DA3" w14:textId="77777777" w:rsidR="001D7FAB" w:rsidRDefault="001D7FAB" w:rsidP="001D7FAB">
      <w:pPr>
        <w:pStyle w:val="FolhadeRosto-Espaamento"/>
      </w:pPr>
    </w:p>
    <w:p w14:paraId="424C2BDD" w14:textId="77777777" w:rsidR="001D7FAB" w:rsidRDefault="001D7FAB" w:rsidP="001D7FAB">
      <w:pPr>
        <w:pStyle w:val="FolhadeRosto-Espaamento"/>
      </w:pPr>
    </w:p>
    <w:p w14:paraId="7F3B9938" w14:textId="77777777" w:rsidR="001D7FAB" w:rsidRDefault="001D7FAB" w:rsidP="001D7FAB">
      <w:pPr>
        <w:pStyle w:val="FolhadeRosto-Espaamento"/>
      </w:pPr>
    </w:p>
    <w:p w14:paraId="2C71F4AD" w14:textId="77777777" w:rsidR="001D7FAB" w:rsidRDefault="001D7FAB" w:rsidP="001D7FAB">
      <w:pPr>
        <w:pStyle w:val="FolhadeRosto-Espaamento"/>
      </w:pPr>
    </w:p>
    <w:p w14:paraId="2AC46A17" w14:textId="77777777" w:rsidR="001D7FAB" w:rsidRDefault="001D7FAB" w:rsidP="001D7FAB">
      <w:pPr>
        <w:pStyle w:val="FolhadeRosto-Espaamento"/>
      </w:pPr>
    </w:p>
    <w:p w14:paraId="4C26B4A5" w14:textId="77777777" w:rsidR="001D7FAB" w:rsidRDefault="001D7FAB" w:rsidP="001D7FAB">
      <w:pPr>
        <w:pStyle w:val="FolhadeRosto-Espaamento"/>
      </w:pPr>
    </w:p>
    <w:p w14:paraId="03ECF1F1" w14:textId="77777777" w:rsidR="001D7FAB" w:rsidRDefault="001D7FAB" w:rsidP="001D7FAB">
      <w:pPr>
        <w:pStyle w:val="FolhadeRosto-Espaamento"/>
      </w:pPr>
    </w:p>
    <w:p w14:paraId="340A4F6B" w14:textId="77777777" w:rsidR="001D7FAB" w:rsidRDefault="001D7FAB" w:rsidP="001D7FAB">
      <w:pPr>
        <w:pStyle w:val="FolhadeRosto-Espaamento"/>
      </w:pPr>
    </w:p>
    <w:p w14:paraId="0A957D70" w14:textId="77777777" w:rsidR="001D7FAB" w:rsidRDefault="001D7FAB" w:rsidP="001D7FAB">
      <w:pPr>
        <w:pStyle w:val="FolhadeRosto-Espaamento"/>
      </w:pPr>
    </w:p>
    <w:p w14:paraId="23F9E2B1" w14:textId="77777777" w:rsidR="001D7FAB" w:rsidRDefault="001D7FAB" w:rsidP="001D7FAB">
      <w:pPr>
        <w:pStyle w:val="FolhadeRosto-Espaamento"/>
      </w:pPr>
    </w:p>
    <w:p w14:paraId="447A7233" w14:textId="77777777" w:rsidR="001D7FAB" w:rsidRDefault="001D7FAB" w:rsidP="001D7FAB">
      <w:pPr>
        <w:pStyle w:val="FolhadeRosto-Espaamento"/>
      </w:pPr>
    </w:p>
    <w:p w14:paraId="287BD676" w14:textId="77777777" w:rsidR="001D7FAB" w:rsidRDefault="001D7FAB" w:rsidP="001D7FAB">
      <w:pPr>
        <w:pStyle w:val="FolhadeRosto-Local"/>
      </w:pPr>
      <w:commentRangeStart w:id="12"/>
      <w:r>
        <w:t>vitória</w:t>
      </w:r>
    </w:p>
    <w:p w14:paraId="31DF2EBB" w14:textId="77777777" w:rsidR="001D7FAB" w:rsidRDefault="001D7FAB" w:rsidP="001D7FAB">
      <w:pPr>
        <w:pStyle w:val="FolhadeRosto-Data"/>
      </w:pPr>
      <w:r>
        <w:t>2018</w:t>
      </w:r>
      <w:commentRangeEnd w:id="12"/>
      <w:r>
        <w:rPr>
          <w:rStyle w:val="Refdecomentrio"/>
          <w:b w:val="0"/>
          <w:caps w:val="0"/>
        </w:rPr>
        <w:commentReference w:id="12"/>
      </w:r>
    </w:p>
    <w:p w14:paraId="5A1088CF" w14:textId="77777777" w:rsidR="00E51DD9" w:rsidRDefault="00E51DD9" w:rsidP="001D7FAB">
      <w:pPr>
        <w:pStyle w:val="FolhadeRosto-Data"/>
      </w:pPr>
      <w:commentRangeStart w:id="13"/>
      <w:r>
        <w:lastRenderedPageBreak/>
        <w:t xml:space="preserve"> </w:t>
      </w:r>
      <w:commentRangeEnd w:id="13"/>
      <w:r>
        <w:rPr>
          <w:rStyle w:val="Refdecomentrio"/>
          <w:b w:val="0"/>
          <w:caps w:val="0"/>
        </w:rPr>
        <w:commentReference w:id="13"/>
      </w:r>
    </w:p>
    <w:p w14:paraId="475D54FA" w14:textId="77777777" w:rsidR="00E51DD9" w:rsidRDefault="00E51DD9" w:rsidP="001D7FAB">
      <w:pPr>
        <w:pStyle w:val="FolhadeRosto-Data"/>
      </w:pPr>
    </w:p>
    <w:p w14:paraId="6291C440" w14:textId="77777777" w:rsidR="00E51DD9" w:rsidRPr="001D7FAB" w:rsidRDefault="00E51DD9" w:rsidP="001D7FAB">
      <w:pPr>
        <w:pStyle w:val="FolhadeRosto-Data"/>
      </w:pPr>
    </w:p>
    <w:p w14:paraId="0D22A564" w14:textId="77777777" w:rsidR="001D7FAB" w:rsidRDefault="001D7FAB" w:rsidP="0026663F">
      <w:pPr>
        <w:sectPr w:rsidR="001D7FAB" w:rsidSect="00E51DD9">
          <w:type w:val="oddPage"/>
          <w:pgSz w:w="11906" w:h="16838" w:code="9"/>
          <w:pgMar w:top="1701" w:right="1134" w:bottom="1134" w:left="1701" w:header="709" w:footer="709" w:gutter="0"/>
          <w:pgNumType w:start="1"/>
          <w:cols w:space="708"/>
          <w:docGrid w:linePitch="360"/>
        </w:sectPr>
      </w:pPr>
    </w:p>
    <w:p w14:paraId="052FB484" w14:textId="77777777" w:rsidR="00663DC1" w:rsidRDefault="00C9357A" w:rsidP="00C9357A">
      <w:pPr>
        <w:pStyle w:val="Resumo-Ttulo"/>
      </w:pPr>
      <w:commentRangeStart w:id="14"/>
      <w:commentRangeStart w:id="15"/>
      <w:r>
        <w:lastRenderedPageBreak/>
        <w:t>resumo</w:t>
      </w:r>
      <w:commentRangeEnd w:id="14"/>
      <w:r>
        <w:rPr>
          <w:rStyle w:val="Refdecomentrio"/>
          <w:b w:val="0"/>
          <w:caps w:val="0"/>
        </w:rPr>
        <w:commentReference w:id="14"/>
      </w:r>
      <w:commentRangeEnd w:id="15"/>
      <w:r>
        <w:rPr>
          <w:rStyle w:val="Refdecomentrio"/>
          <w:b w:val="0"/>
          <w:caps w:val="0"/>
        </w:rPr>
        <w:commentReference w:id="15"/>
      </w:r>
    </w:p>
    <w:p w14:paraId="122CCE80" w14:textId="77777777" w:rsidR="00C9357A" w:rsidRDefault="00C9357A" w:rsidP="00C9357A">
      <w:pPr>
        <w:pStyle w:val="Resumo-Texto"/>
      </w:pPr>
      <w:r w:rsidRPr="00C9357A">
        <w:rPr>
          <w:lang w:val="en-US"/>
        </w:rPr>
        <w:t xml:space="preserve">Lorem ipsum dolor sit </w:t>
      </w:r>
      <w:proofErr w:type="spellStart"/>
      <w:r w:rsidRPr="00C9357A">
        <w:rPr>
          <w:lang w:val="en-US"/>
        </w:rPr>
        <w:t>amet</w:t>
      </w:r>
      <w:proofErr w:type="spellEnd"/>
      <w:r w:rsidRPr="00C9357A">
        <w:rPr>
          <w:lang w:val="en-US"/>
        </w:rPr>
        <w:t xml:space="preserve">, </w:t>
      </w:r>
      <w:proofErr w:type="spellStart"/>
      <w:r w:rsidRPr="00C9357A">
        <w:rPr>
          <w:lang w:val="en-US"/>
        </w:rPr>
        <w:t>consectetur</w:t>
      </w:r>
      <w:proofErr w:type="spellEnd"/>
      <w:r w:rsidRPr="00C9357A">
        <w:rPr>
          <w:lang w:val="en-US"/>
        </w:rPr>
        <w:t xml:space="preserve"> </w:t>
      </w:r>
      <w:proofErr w:type="spellStart"/>
      <w:r w:rsidRPr="00C9357A">
        <w:rPr>
          <w:lang w:val="en-US"/>
        </w:rPr>
        <w:t>adipiscing</w:t>
      </w:r>
      <w:proofErr w:type="spellEnd"/>
      <w:r w:rsidRPr="00C9357A">
        <w:rPr>
          <w:lang w:val="en-US"/>
        </w:rPr>
        <w:t xml:space="preserve"> </w:t>
      </w:r>
      <w:proofErr w:type="spellStart"/>
      <w:r w:rsidRPr="00C9357A">
        <w:rPr>
          <w:lang w:val="en-US"/>
        </w:rPr>
        <w:t>elit</w:t>
      </w:r>
      <w:proofErr w:type="spellEnd"/>
      <w:r w:rsidRPr="00C9357A">
        <w:rPr>
          <w:lang w:val="en-US"/>
        </w:rPr>
        <w:t xml:space="preserve">. </w:t>
      </w:r>
      <w:proofErr w:type="spellStart"/>
      <w:r w:rsidRPr="00C9357A">
        <w:rPr>
          <w:lang w:val="en-US"/>
        </w:rPr>
        <w:t>Mauris</w:t>
      </w:r>
      <w:proofErr w:type="spellEnd"/>
      <w:r w:rsidRPr="00C9357A">
        <w:rPr>
          <w:lang w:val="en-US"/>
        </w:rPr>
        <w:t xml:space="preserve"> </w:t>
      </w:r>
      <w:proofErr w:type="spellStart"/>
      <w:r w:rsidRPr="00C9357A">
        <w:rPr>
          <w:lang w:val="en-US"/>
        </w:rPr>
        <w:t>aliquet</w:t>
      </w:r>
      <w:proofErr w:type="spellEnd"/>
      <w:r w:rsidRPr="00C9357A">
        <w:rPr>
          <w:lang w:val="en-US"/>
        </w:rPr>
        <w:t xml:space="preserve"> </w:t>
      </w:r>
      <w:proofErr w:type="spellStart"/>
      <w:r w:rsidRPr="00C9357A">
        <w:rPr>
          <w:lang w:val="en-US"/>
        </w:rPr>
        <w:t>felis</w:t>
      </w:r>
      <w:proofErr w:type="spellEnd"/>
      <w:r w:rsidRPr="00C9357A">
        <w:rPr>
          <w:lang w:val="en-US"/>
        </w:rPr>
        <w:t xml:space="preserve"> </w:t>
      </w:r>
      <w:proofErr w:type="spellStart"/>
      <w:r w:rsidRPr="00C9357A">
        <w:rPr>
          <w:lang w:val="en-US"/>
        </w:rPr>
        <w:t>nulla</w:t>
      </w:r>
      <w:proofErr w:type="spellEnd"/>
      <w:r w:rsidRPr="00C9357A">
        <w:rPr>
          <w:lang w:val="en-US"/>
        </w:rPr>
        <w:t xml:space="preserve">, </w:t>
      </w:r>
      <w:commentRangeStart w:id="16"/>
      <w:r w:rsidRPr="00C9357A">
        <w:rPr>
          <w:lang w:val="en-US"/>
        </w:rPr>
        <w:t>ac</w:t>
      </w:r>
      <w:commentRangeEnd w:id="16"/>
      <w:r>
        <w:rPr>
          <w:rStyle w:val="Refdecomentrio"/>
        </w:rPr>
        <w:commentReference w:id="16"/>
      </w:r>
      <w:r w:rsidRPr="00C9357A">
        <w:rPr>
          <w:lang w:val="en-US"/>
        </w:rPr>
        <w:t xml:space="preserve"> </w:t>
      </w:r>
      <w:proofErr w:type="spellStart"/>
      <w:r w:rsidRPr="00C9357A">
        <w:rPr>
          <w:lang w:val="en-US"/>
        </w:rPr>
        <w:t>tristique</w:t>
      </w:r>
      <w:proofErr w:type="spellEnd"/>
      <w:r w:rsidRPr="00C9357A">
        <w:rPr>
          <w:lang w:val="en-US"/>
        </w:rPr>
        <w:t xml:space="preserve"> </w:t>
      </w:r>
      <w:proofErr w:type="spellStart"/>
      <w:r w:rsidRPr="00C9357A">
        <w:rPr>
          <w:lang w:val="en-US"/>
        </w:rPr>
        <w:t>est</w:t>
      </w:r>
      <w:proofErr w:type="spellEnd"/>
      <w:r w:rsidRPr="00C9357A">
        <w:rPr>
          <w:lang w:val="en-US"/>
        </w:rPr>
        <w:t xml:space="preserve"> porta sit </w:t>
      </w:r>
      <w:proofErr w:type="spellStart"/>
      <w:r w:rsidRPr="00C9357A">
        <w:rPr>
          <w:lang w:val="en-US"/>
        </w:rPr>
        <w:t>amet</w:t>
      </w:r>
      <w:proofErr w:type="spellEnd"/>
      <w:r w:rsidRPr="00C9357A">
        <w:rPr>
          <w:lang w:val="en-US"/>
        </w:rPr>
        <w:t xml:space="preserve">. Cras a </w:t>
      </w:r>
      <w:proofErr w:type="spellStart"/>
      <w:r w:rsidRPr="00C9357A">
        <w:rPr>
          <w:lang w:val="en-US"/>
        </w:rPr>
        <w:t>turpis</w:t>
      </w:r>
      <w:proofErr w:type="spellEnd"/>
      <w:r w:rsidRPr="00C9357A">
        <w:rPr>
          <w:lang w:val="en-US"/>
        </w:rPr>
        <w:t xml:space="preserve"> vitae </w:t>
      </w:r>
      <w:proofErr w:type="spellStart"/>
      <w:r w:rsidRPr="00C9357A">
        <w:rPr>
          <w:lang w:val="en-US"/>
        </w:rPr>
        <w:t>sapien</w:t>
      </w:r>
      <w:proofErr w:type="spellEnd"/>
      <w:r w:rsidRPr="00C9357A">
        <w:rPr>
          <w:lang w:val="en-US"/>
        </w:rPr>
        <w:t xml:space="preserve"> </w:t>
      </w:r>
      <w:proofErr w:type="spellStart"/>
      <w:r w:rsidRPr="00C9357A">
        <w:rPr>
          <w:lang w:val="en-US"/>
        </w:rPr>
        <w:t>mattis</w:t>
      </w:r>
      <w:proofErr w:type="spellEnd"/>
      <w:r w:rsidRPr="00C9357A">
        <w:rPr>
          <w:lang w:val="en-US"/>
        </w:rPr>
        <w:t xml:space="preserve"> semper </w:t>
      </w:r>
      <w:proofErr w:type="spellStart"/>
      <w:r w:rsidRPr="00C9357A">
        <w:rPr>
          <w:lang w:val="en-US"/>
        </w:rPr>
        <w:t>eget</w:t>
      </w:r>
      <w:proofErr w:type="spellEnd"/>
      <w:r w:rsidRPr="00C9357A">
        <w:rPr>
          <w:lang w:val="en-US"/>
        </w:rPr>
        <w:t xml:space="preserve"> id </w:t>
      </w:r>
      <w:proofErr w:type="spellStart"/>
      <w:r w:rsidRPr="00C9357A">
        <w:rPr>
          <w:lang w:val="en-US"/>
        </w:rPr>
        <w:t>sapien</w:t>
      </w:r>
      <w:proofErr w:type="spellEnd"/>
      <w:r w:rsidRPr="00C9357A">
        <w:rPr>
          <w:lang w:val="en-US"/>
        </w:rPr>
        <w:t xml:space="preserve">. </w:t>
      </w:r>
      <w:proofErr w:type="spellStart"/>
      <w:r>
        <w:t>Pellentesque</w:t>
      </w:r>
      <w:proofErr w:type="spellEnd"/>
      <w:r>
        <w:t xml:space="preserve"> </w:t>
      </w:r>
      <w:proofErr w:type="spellStart"/>
      <w:r>
        <w:t>at</w:t>
      </w:r>
      <w:proofErr w:type="spellEnd"/>
      <w:r>
        <w:t xml:space="preserve"> nunc </w:t>
      </w:r>
      <w:proofErr w:type="spellStart"/>
      <w:r>
        <w:t>eget</w:t>
      </w:r>
      <w:proofErr w:type="spellEnd"/>
      <w:r>
        <w:t xml:space="preserve"> </w:t>
      </w:r>
      <w:proofErr w:type="spellStart"/>
      <w:r>
        <w:t>velit</w:t>
      </w:r>
      <w:proofErr w:type="spellEnd"/>
      <w:r>
        <w:t xml:space="preserve"> </w:t>
      </w:r>
      <w:proofErr w:type="spellStart"/>
      <w:r>
        <w:t>commodo</w:t>
      </w:r>
      <w:proofErr w:type="spellEnd"/>
      <w:r>
        <w:t xml:space="preserve"> </w:t>
      </w:r>
      <w:proofErr w:type="spellStart"/>
      <w:r>
        <w:t>convallis</w:t>
      </w:r>
      <w:proofErr w:type="spellEnd"/>
      <w:r>
        <w:t xml:space="preserve">. </w:t>
      </w:r>
      <w:proofErr w:type="spellStart"/>
      <w:r>
        <w:t>Duis</w:t>
      </w:r>
      <w:proofErr w:type="spellEnd"/>
      <w:r>
        <w:t xml:space="preserve"> </w:t>
      </w:r>
      <w:proofErr w:type="spellStart"/>
      <w:r>
        <w:t>rhoncus</w:t>
      </w:r>
      <w:proofErr w:type="spellEnd"/>
      <w:r>
        <w:t xml:space="preserve"> ante </w:t>
      </w:r>
      <w:proofErr w:type="spellStart"/>
      <w:r>
        <w:t>dui</w:t>
      </w:r>
      <w:proofErr w:type="spellEnd"/>
      <w:r>
        <w:t xml:space="preserve">, a </w:t>
      </w:r>
      <w:proofErr w:type="spellStart"/>
      <w:r>
        <w:t>elementum</w:t>
      </w:r>
      <w:proofErr w:type="spellEnd"/>
      <w:r>
        <w:t xml:space="preserve"> </w:t>
      </w:r>
      <w:proofErr w:type="spellStart"/>
      <w:r>
        <w:t>dui</w:t>
      </w:r>
      <w:proofErr w:type="spellEnd"/>
      <w:r>
        <w:t xml:space="preserve"> </w:t>
      </w:r>
      <w:proofErr w:type="spellStart"/>
      <w:r>
        <w:t>condimentum</w:t>
      </w:r>
      <w:proofErr w:type="spellEnd"/>
      <w:r>
        <w:t xml:space="preserve"> ut. </w:t>
      </w:r>
      <w:proofErr w:type="spellStart"/>
      <w:r>
        <w:t>Sed</w:t>
      </w:r>
      <w:proofErr w:type="spellEnd"/>
      <w:r>
        <w:t xml:space="preserve"> </w:t>
      </w:r>
      <w:proofErr w:type="spellStart"/>
      <w:r>
        <w:t>condimentum</w:t>
      </w:r>
      <w:proofErr w:type="spellEnd"/>
      <w:r>
        <w:t xml:space="preserve"> </w:t>
      </w:r>
      <w:proofErr w:type="spellStart"/>
      <w:r>
        <w:t>nisi</w:t>
      </w:r>
      <w:proofErr w:type="spellEnd"/>
      <w:r>
        <w:t xml:space="preserve"> </w:t>
      </w:r>
      <w:proofErr w:type="spellStart"/>
      <w:r>
        <w:t>eget</w:t>
      </w:r>
      <w:proofErr w:type="spellEnd"/>
      <w:r>
        <w:t xml:space="preserve"> </w:t>
      </w:r>
      <w:proofErr w:type="spellStart"/>
      <w:r>
        <w:t>faucibus</w:t>
      </w:r>
      <w:proofErr w:type="spellEnd"/>
      <w:r>
        <w:t xml:space="preserve"> </w:t>
      </w:r>
      <w:proofErr w:type="spellStart"/>
      <w:r>
        <w:t>interdum</w:t>
      </w:r>
      <w:proofErr w:type="spellEnd"/>
      <w:r>
        <w:t xml:space="preserve">. </w:t>
      </w:r>
      <w:proofErr w:type="spellStart"/>
      <w:r>
        <w:t>Suspendisse</w:t>
      </w:r>
      <w:proofErr w:type="spellEnd"/>
      <w:r>
        <w:t xml:space="preserve"> </w:t>
      </w:r>
      <w:proofErr w:type="spellStart"/>
      <w:r>
        <w:t>ornare</w:t>
      </w:r>
      <w:proofErr w:type="spellEnd"/>
      <w:r>
        <w:t xml:space="preserve"> </w:t>
      </w:r>
      <w:proofErr w:type="spellStart"/>
      <w:r>
        <w:t>euismod</w:t>
      </w:r>
      <w:proofErr w:type="spellEnd"/>
      <w:r>
        <w:t xml:space="preserve"> urna a </w:t>
      </w:r>
      <w:proofErr w:type="spellStart"/>
      <w:r>
        <w:t>sollicitudin</w:t>
      </w:r>
      <w:proofErr w:type="spellEnd"/>
      <w:r>
        <w:t xml:space="preserve">. </w:t>
      </w:r>
      <w:proofErr w:type="spellStart"/>
      <w:r>
        <w:t>Fusce</w:t>
      </w:r>
      <w:proofErr w:type="spellEnd"/>
      <w:r>
        <w:t xml:space="preserve"> </w:t>
      </w:r>
      <w:proofErr w:type="spellStart"/>
      <w:r>
        <w:t>mollis</w:t>
      </w:r>
      <w:proofErr w:type="spellEnd"/>
      <w:r>
        <w:t xml:space="preserve"> </w:t>
      </w:r>
      <w:proofErr w:type="spellStart"/>
      <w:r>
        <w:t>cursus</w:t>
      </w:r>
      <w:proofErr w:type="spellEnd"/>
      <w:r>
        <w:t xml:space="preserve"> </w:t>
      </w:r>
      <w:proofErr w:type="spellStart"/>
      <w:r>
        <w:t>venenatis</w:t>
      </w:r>
      <w:proofErr w:type="spellEnd"/>
      <w:r>
        <w:t xml:space="preserve">. </w:t>
      </w:r>
      <w:proofErr w:type="spellStart"/>
      <w:r>
        <w:t>Pellentesque</w:t>
      </w:r>
      <w:proofErr w:type="spellEnd"/>
      <w:r>
        <w:t xml:space="preserve"> </w:t>
      </w:r>
      <w:proofErr w:type="spellStart"/>
      <w:r>
        <w:t>congue</w:t>
      </w:r>
      <w:proofErr w:type="spellEnd"/>
      <w:r>
        <w:t xml:space="preserve"> </w:t>
      </w:r>
      <w:proofErr w:type="spellStart"/>
      <w:r>
        <w:t>tristique</w:t>
      </w:r>
      <w:proofErr w:type="spellEnd"/>
      <w:r>
        <w:t xml:space="preserve"> massa a </w:t>
      </w:r>
      <w:proofErr w:type="spellStart"/>
      <w:r>
        <w:t>consequat</w:t>
      </w:r>
      <w:proofErr w:type="spellEnd"/>
      <w:r>
        <w:t xml:space="preserve">. </w:t>
      </w:r>
      <w:proofErr w:type="spellStart"/>
      <w:r>
        <w:t>Vestibulum</w:t>
      </w:r>
      <w:proofErr w:type="spellEnd"/>
      <w:r>
        <w:t xml:space="preserve"> </w:t>
      </w:r>
      <w:proofErr w:type="spellStart"/>
      <w:r>
        <w:t>egestas</w:t>
      </w:r>
      <w:proofErr w:type="spellEnd"/>
      <w:r>
        <w:t xml:space="preserve"> magna </w:t>
      </w:r>
      <w:proofErr w:type="spellStart"/>
      <w:r>
        <w:t>ex</w:t>
      </w:r>
      <w:proofErr w:type="spellEnd"/>
      <w:r>
        <w:t xml:space="preserve">, ut </w:t>
      </w:r>
      <w:proofErr w:type="spellStart"/>
      <w:r>
        <w:t>efficitur</w:t>
      </w:r>
      <w:proofErr w:type="spellEnd"/>
      <w:r>
        <w:t xml:space="preserve"> </w:t>
      </w:r>
      <w:proofErr w:type="spellStart"/>
      <w:r>
        <w:t>turpis</w:t>
      </w:r>
      <w:proofErr w:type="spellEnd"/>
      <w:r>
        <w:t xml:space="preserve"> </w:t>
      </w:r>
      <w:proofErr w:type="spellStart"/>
      <w:r>
        <w:t>pulvinar</w:t>
      </w:r>
      <w:proofErr w:type="spellEnd"/>
      <w:r>
        <w:t xml:space="preserve"> </w:t>
      </w:r>
      <w:proofErr w:type="spellStart"/>
      <w:r>
        <w:t>egestas</w:t>
      </w:r>
      <w:proofErr w:type="spellEnd"/>
      <w:r>
        <w:t xml:space="preserve">. </w:t>
      </w:r>
      <w:proofErr w:type="spellStart"/>
      <w:r>
        <w:t>Sed</w:t>
      </w:r>
      <w:proofErr w:type="spellEnd"/>
      <w:r>
        <w:t xml:space="preserve"> </w:t>
      </w:r>
      <w:proofErr w:type="spellStart"/>
      <w:r>
        <w:t>fermentum</w:t>
      </w:r>
      <w:proofErr w:type="spellEnd"/>
      <w:r>
        <w:t xml:space="preserve">, </w:t>
      </w:r>
      <w:proofErr w:type="spellStart"/>
      <w:r>
        <w:t>nisi</w:t>
      </w:r>
      <w:proofErr w:type="spellEnd"/>
      <w:r>
        <w:t xml:space="preserve"> ut </w:t>
      </w:r>
      <w:proofErr w:type="spellStart"/>
      <w:r>
        <w:t>consectetur</w:t>
      </w:r>
      <w:proofErr w:type="spellEnd"/>
      <w:r>
        <w:t xml:space="preserve"> </w:t>
      </w:r>
      <w:proofErr w:type="spellStart"/>
      <w:r>
        <w:t>condimentum</w:t>
      </w:r>
      <w:proofErr w:type="spellEnd"/>
      <w:r>
        <w:t xml:space="preserve">, erat </w:t>
      </w:r>
      <w:proofErr w:type="spellStart"/>
      <w:r>
        <w:t>arcu</w:t>
      </w:r>
      <w:proofErr w:type="spellEnd"/>
      <w:r>
        <w:t xml:space="preserve"> </w:t>
      </w:r>
      <w:proofErr w:type="spellStart"/>
      <w:r>
        <w:t>facilisis</w:t>
      </w:r>
      <w:proofErr w:type="spellEnd"/>
      <w:r>
        <w:t xml:space="preserve"> </w:t>
      </w:r>
      <w:proofErr w:type="spellStart"/>
      <w:r>
        <w:t>nisi</w:t>
      </w:r>
      <w:proofErr w:type="spellEnd"/>
      <w:r>
        <w:t xml:space="preserve">, quis </w:t>
      </w:r>
      <w:proofErr w:type="spellStart"/>
      <w:r>
        <w:t>consequat</w:t>
      </w:r>
      <w:proofErr w:type="spellEnd"/>
      <w:r>
        <w:t xml:space="preserve"> </w:t>
      </w:r>
      <w:proofErr w:type="spellStart"/>
      <w:r>
        <w:t>ex</w:t>
      </w:r>
      <w:proofErr w:type="spellEnd"/>
      <w:r>
        <w:t xml:space="preserve"> libero </w:t>
      </w:r>
      <w:proofErr w:type="spellStart"/>
      <w:r>
        <w:t>ullamcorper</w:t>
      </w:r>
      <w:proofErr w:type="spellEnd"/>
      <w:r>
        <w:t xml:space="preserve"> </w:t>
      </w:r>
      <w:proofErr w:type="spellStart"/>
      <w:r>
        <w:t>nisl</w:t>
      </w:r>
      <w:proofErr w:type="spellEnd"/>
      <w:r>
        <w:t xml:space="preserve">. In </w:t>
      </w:r>
      <w:proofErr w:type="spellStart"/>
      <w:r>
        <w:t>nec</w:t>
      </w:r>
      <w:proofErr w:type="spellEnd"/>
      <w:r>
        <w:t xml:space="preserve"> ipsum quis </w:t>
      </w:r>
      <w:proofErr w:type="spellStart"/>
      <w:r>
        <w:t>ex</w:t>
      </w:r>
      <w:proofErr w:type="spellEnd"/>
      <w:r>
        <w:t xml:space="preserve"> </w:t>
      </w:r>
      <w:proofErr w:type="spellStart"/>
      <w:r>
        <w:t>laoreet</w:t>
      </w:r>
      <w:proofErr w:type="spellEnd"/>
      <w:r>
        <w:t xml:space="preserve"> </w:t>
      </w:r>
      <w:proofErr w:type="spellStart"/>
      <w:r>
        <w:t>egestas</w:t>
      </w:r>
      <w:proofErr w:type="spellEnd"/>
      <w:r>
        <w:t xml:space="preserve">.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maximus</w:t>
      </w:r>
      <w:proofErr w:type="spellEnd"/>
      <w:r>
        <w:t xml:space="preserve"> </w:t>
      </w:r>
      <w:proofErr w:type="spellStart"/>
      <w:r>
        <w:t>neque</w:t>
      </w:r>
      <w:proofErr w:type="spellEnd"/>
      <w:r>
        <w:t xml:space="preserve"> erat, </w:t>
      </w:r>
      <w:proofErr w:type="spellStart"/>
      <w:r>
        <w:t>eleifend</w:t>
      </w:r>
      <w:proofErr w:type="spellEnd"/>
      <w:r>
        <w:t xml:space="preserve"> </w:t>
      </w:r>
      <w:proofErr w:type="spellStart"/>
      <w:r>
        <w:t>hendrerit</w:t>
      </w:r>
      <w:proofErr w:type="spellEnd"/>
      <w:r>
        <w:t xml:space="preserve"> </w:t>
      </w:r>
      <w:proofErr w:type="spellStart"/>
      <w:r>
        <w:t>elit</w:t>
      </w:r>
      <w:proofErr w:type="spellEnd"/>
      <w:r>
        <w:t xml:space="preserve"> </w:t>
      </w:r>
      <w:proofErr w:type="spellStart"/>
      <w:r>
        <w:t>commodo</w:t>
      </w:r>
      <w:proofErr w:type="spellEnd"/>
      <w:r>
        <w:t xml:space="preserve"> at. </w:t>
      </w:r>
      <w:proofErr w:type="spellStart"/>
      <w:r>
        <w:t>Pellentesque</w:t>
      </w:r>
      <w:proofErr w:type="spellEnd"/>
      <w:r>
        <w:t xml:space="preserve"> </w:t>
      </w:r>
      <w:proofErr w:type="spellStart"/>
      <w:r>
        <w:t>ultricies</w:t>
      </w:r>
      <w:proofErr w:type="spellEnd"/>
      <w:r>
        <w:t xml:space="preserve"> </w:t>
      </w:r>
      <w:proofErr w:type="spellStart"/>
      <w:r>
        <w:t>enim</w:t>
      </w:r>
      <w:proofErr w:type="spellEnd"/>
      <w:r>
        <w:t xml:space="preserve"> </w:t>
      </w:r>
      <w:proofErr w:type="spellStart"/>
      <w:r>
        <w:t>mattis</w:t>
      </w:r>
      <w:proofErr w:type="spellEnd"/>
      <w:r>
        <w:t xml:space="preserve"> </w:t>
      </w:r>
      <w:proofErr w:type="spellStart"/>
      <w:r>
        <w:t>ex</w:t>
      </w:r>
      <w:proofErr w:type="spellEnd"/>
      <w:r>
        <w:t xml:space="preserve"> </w:t>
      </w:r>
      <w:proofErr w:type="spellStart"/>
      <w:r>
        <w:t>ultrices</w:t>
      </w:r>
      <w:proofErr w:type="spellEnd"/>
      <w:r>
        <w:t xml:space="preserve"> </w:t>
      </w:r>
      <w:proofErr w:type="spellStart"/>
      <w:r>
        <w:t>fringilla</w:t>
      </w:r>
      <w:proofErr w:type="spellEnd"/>
      <w:r>
        <w:t xml:space="preserve">. </w:t>
      </w:r>
      <w:proofErr w:type="spellStart"/>
      <w:r>
        <w:t>Nulla</w:t>
      </w:r>
      <w:proofErr w:type="spellEnd"/>
      <w:r>
        <w:t xml:space="preserve"> eu magna </w:t>
      </w:r>
      <w:proofErr w:type="spellStart"/>
      <w:r>
        <w:t>aliquam</w:t>
      </w:r>
      <w:proofErr w:type="spellEnd"/>
      <w:r>
        <w:t xml:space="preserve">, </w:t>
      </w:r>
      <w:proofErr w:type="spellStart"/>
      <w:r>
        <w:t>laoreet</w:t>
      </w:r>
      <w:proofErr w:type="spellEnd"/>
      <w:r>
        <w:t xml:space="preserve"> erat ac, </w:t>
      </w:r>
      <w:proofErr w:type="spellStart"/>
      <w:r>
        <w:t>porttitor</w:t>
      </w:r>
      <w:proofErr w:type="spellEnd"/>
      <w:r>
        <w:t xml:space="preserve"> </w:t>
      </w:r>
      <w:proofErr w:type="spellStart"/>
      <w:r>
        <w:t>lorem</w:t>
      </w:r>
      <w:proofErr w:type="spellEnd"/>
      <w:r>
        <w:t xml:space="preserve">. Nam et </w:t>
      </w:r>
      <w:proofErr w:type="spellStart"/>
      <w:r>
        <w:t>nisl</w:t>
      </w:r>
      <w:proofErr w:type="spellEnd"/>
      <w:r>
        <w:t xml:space="preserve"> </w:t>
      </w:r>
      <w:proofErr w:type="spellStart"/>
      <w:r>
        <w:t>nec</w:t>
      </w:r>
      <w:proofErr w:type="spellEnd"/>
      <w:r>
        <w:t xml:space="preserve"> </w:t>
      </w:r>
      <w:proofErr w:type="spellStart"/>
      <w:r>
        <w:t>purus</w:t>
      </w:r>
      <w:proofErr w:type="spellEnd"/>
      <w:r>
        <w:t xml:space="preserve"> </w:t>
      </w:r>
      <w:proofErr w:type="spellStart"/>
      <w:r>
        <w:t>lacinia</w:t>
      </w:r>
      <w:proofErr w:type="spellEnd"/>
      <w:r>
        <w:t xml:space="preserve"> </w:t>
      </w:r>
      <w:proofErr w:type="spellStart"/>
      <w:r>
        <w:t>sodales</w:t>
      </w:r>
      <w:proofErr w:type="spellEnd"/>
      <w:r>
        <w:t xml:space="preserve"> ut in </w:t>
      </w:r>
      <w:proofErr w:type="spellStart"/>
      <w:r>
        <w:t>lectus</w:t>
      </w:r>
      <w:proofErr w:type="spellEnd"/>
      <w:r>
        <w:t xml:space="preserve">. </w:t>
      </w:r>
      <w:proofErr w:type="spellStart"/>
      <w:r>
        <w:t>Curabitur</w:t>
      </w:r>
      <w:proofErr w:type="spellEnd"/>
      <w:r>
        <w:t xml:space="preserve"> </w:t>
      </w:r>
      <w:proofErr w:type="spellStart"/>
      <w:r>
        <w:t>nisl</w:t>
      </w:r>
      <w:proofErr w:type="spellEnd"/>
      <w:r>
        <w:t xml:space="preserve"> justo, </w:t>
      </w:r>
      <w:proofErr w:type="spellStart"/>
      <w:r>
        <w:t>laoreet</w:t>
      </w:r>
      <w:proofErr w:type="spellEnd"/>
      <w:r>
        <w:t xml:space="preserve"> in </w:t>
      </w:r>
      <w:proofErr w:type="spellStart"/>
      <w:r>
        <w:t>mattis</w:t>
      </w:r>
      <w:proofErr w:type="spellEnd"/>
      <w:r>
        <w:t xml:space="preserve"> ut, </w:t>
      </w:r>
      <w:proofErr w:type="spellStart"/>
      <w:r>
        <w:t>congue</w:t>
      </w:r>
      <w:proofErr w:type="spellEnd"/>
      <w:r>
        <w:t xml:space="preserve"> et ante. </w:t>
      </w:r>
      <w:proofErr w:type="spellStart"/>
      <w:r>
        <w:t>Phasellus</w:t>
      </w:r>
      <w:proofErr w:type="spellEnd"/>
      <w:r>
        <w:t xml:space="preserve"> </w:t>
      </w:r>
      <w:proofErr w:type="spellStart"/>
      <w:r>
        <w:t>luctus</w:t>
      </w:r>
      <w:proofErr w:type="spellEnd"/>
      <w:r>
        <w:t xml:space="preserve"> et </w:t>
      </w:r>
      <w:proofErr w:type="spellStart"/>
      <w:r>
        <w:t>ex</w:t>
      </w:r>
      <w:proofErr w:type="spellEnd"/>
      <w:r>
        <w:t xml:space="preserve"> </w:t>
      </w:r>
      <w:proofErr w:type="spellStart"/>
      <w:r>
        <w:t>vel</w:t>
      </w:r>
      <w:proofErr w:type="spellEnd"/>
      <w:r>
        <w:t xml:space="preserve"> </w:t>
      </w:r>
      <w:proofErr w:type="spellStart"/>
      <w:r>
        <w:t>porttitor</w:t>
      </w:r>
      <w:proofErr w:type="spellEnd"/>
      <w:r>
        <w:t xml:space="preserve">. Etiam </w:t>
      </w:r>
      <w:proofErr w:type="spellStart"/>
      <w:r>
        <w:t>ultricies</w:t>
      </w:r>
      <w:proofErr w:type="spellEnd"/>
      <w:r>
        <w:t xml:space="preserve"> </w:t>
      </w:r>
      <w:proofErr w:type="spellStart"/>
      <w:r>
        <w:t>ligula</w:t>
      </w:r>
      <w:proofErr w:type="spellEnd"/>
      <w:r>
        <w:t xml:space="preserve"> non </w:t>
      </w:r>
      <w:proofErr w:type="spellStart"/>
      <w:r>
        <w:t>tortor</w:t>
      </w:r>
      <w:proofErr w:type="spellEnd"/>
      <w:r>
        <w:t xml:space="preserve"> </w:t>
      </w:r>
      <w:proofErr w:type="spellStart"/>
      <w:r>
        <w:t>vestibulum</w:t>
      </w:r>
      <w:proofErr w:type="spellEnd"/>
      <w:r>
        <w:t xml:space="preserve">, </w:t>
      </w:r>
      <w:proofErr w:type="spellStart"/>
      <w:r>
        <w:t>vel</w:t>
      </w:r>
      <w:proofErr w:type="spellEnd"/>
      <w:r>
        <w:t xml:space="preserve"> </w:t>
      </w:r>
      <w:proofErr w:type="spellStart"/>
      <w:r>
        <w:t>tempor</w:t>
      </w:r>
      <w:proofErr w:type="spellEnd"/>
      <w:r>
        <w:t xml:space="preserve"> </w:t>
      </w:r>
      <w:proofErr w:type="spellStart"/>
      <w:r>
        <w:t>nulla</w:t>
      </w:r>
      <w:proofErr w:type="spellEnd"/>
      <w:r>
        <w:t xml:space="preserve"> </w:t>
      </w:r>
      <w:proofErr w:type="spellStart"/>
      <w:r>
        <w:t>vehicula</w:t>
      </w:r>
      <w:proofErr w:type="spellEnd"/>
      <w:r>
        <w:t xml:space="preserve">. </w:t>
      </w:r>
      <w:proofErr w:type="spellStart"/>
      <w:r>
        <w:t>Donec</w:t>
      </w:r>
      <w:proofErr w:type="spellEnd"/>
      <w:r>
        <w:t xml:space="preserve"> </w:t>
      </w:r>
      <w:proofErr w:type="spellStart"/>
      <w:r>
        <w:t>vulputate</w:t>
      </w:r>
      <w:proofErr w:type="spellEnd"/>
      <w:r>
        <w:t xml:space="preserve"> </w:t>
      </w:r>
      <w:proofErr w:type="spellStart"/>
      <w:r>
        <w:t>tellus</w:t>
      </w:r>
      <w:proofErr w:type="spellEnd"/>
      <w:r>
        <w:t xml:space="preserve"> vitae magna </w:t>
      </w:r>
      <w:proofErr w:type="spellStart"/>
      <w:r>
        <w:t>venenatis</w:t>
      </w:r>
      <w:proofErr w:type="spellEnd"/>
      <w:r>
        <w:t xml:space="preserve"> </w:t>
      </w:r>
      <w:proofErr w:type="spellStart"/>
      <w:r>
        <w:t>tincidunt</w:t>
      </w:r>
      <w:proofErr w:type="spellEnd"/>
      <w:r>
        <w:t>.</w:t>
      </w:r>
    </w:p>
    <w:p w14:paraId="5BFAADDC" w14:textId="77777777" w:rsidR="00663DC1" w:rsidRDefault="00663DC1" w:rsidP="00C9357A">
      <w:pPr>
        <w:pStyle w:val="Resumo-Espaamento"/>
      </w:pPr>
    </w:p>
    <w:p w14:paraId="3AECB4F4" w14:textId="77777777" w:rsidR="00165C39" w:rsidRDefault="00165C39" w:rsidP="00C9357A">
      <w:pPr>
        <w:pStyle w:val="Resumo-Espaamento"/>
      </w:pPr>
    </w:p>
    <w:p w14:paraId="25E6BAED" w14:textId="77777777" w:rsidR="00B50910" w:rsidRDefault="00B50910" w:rsidP="00C9357A">
      <w:pPr>
        <w:pStyle w:val="Resumo-Espaamento"/>
      </w:pPr>
    </w:p>
    <w:p w14:paraId="1F9DD81D" w14:textId="77777777" w:rsidR="00B50910" w:rsidRDefault="00B50910" w:rsidP="00B50910">
      <w:pPr>
        <w:pStyle w:val="Resumo-Palavras-Chave"/>
      </w:pPr>
      <w:r w:rsidRPr="00B50910">
        <w:rPr>
          <w:b/>
        </w:rPr>
        <w:t>Palavras-chave</w:t>
      </w:r>
      <w:r>
        <w:t xml:space="preserve">: palavra1; palavra2; </w:t>
      </w:r>
      <w:commentRangeStart w:id="17"/>
      <w:r>
        <w:t>palavra3</w:t>
      </w:r>
      <w:commentRangeEnd w:id="17"/>
      <w:r>
        <w:rPr>
          <w:rStyle w:val="Refdecomentrio"/>
        </w:rPr>
        <w:commentReference w:id="17"/>
      </w:r>
      <w:r>
        <w:t>; palavra4; palavra5; palavra6; palavra7; palavra8.</w:t>
      </w:r>
    </w:p>
    <w:p w14:paraId="057884FD" w14:textId="77777777" w:rsidR="00B50910" w:rsidRDefault="00B50910" w:rsidP="00B50910">
      <w:pPr>
        <w:pStyle w:val="Resumo-Espaamento"/>
      </w:pPr>
    </w:p>
    <w:p w14:paraId="7B929714" w14:textId="77777777" w:rsidR="00B50910" w:rsidRDefault="00B50910" w:rsidP="00B50910">
      <w:pPr>
        <w:pStyle w:val="Resumo-Espaamento"/>
      </w:pPr>
    </w:p>
    <w:p w14:paraId="41BACACF" w14:textId="77777777" w:rsidR="00B50910" w:rsidRDefault="00B50910" w:rsidP="00B50910">
      <w:pPr>
        <w:pStyle w:val="Resumo-Espaamento"/>
      </w:pPr>
    </w:p>
    <w:p w14:paraId="36033A72" w14:textId="77777777" w:rsidR="00B50910" w:rsidRDefault="00B50910" w:rsidP="00B50910">
      <w:pPr>
        <w:pStyle w:val="Resumo-Espaamento"/>
      </w:pPr>
    </w:p>
    <w:p w14:paraId="34E5F9B0" w14:textId="77777777" w:rsidR="00B50910" w:rsidRDefault="00B50910" w:rsidP="00B50910">
      <w:pPr>
        <w:pStyle w:val="Resumo-Espaamento"/>
      </w:pPr>
    </w:p>
    <w:p w14:paraId="75A89958" w14:textId="77777777" w:rsidR="00B50910" w:rsidRDefault="00B50910" w:rsidP="00B50910">
      <w:pPr>
        <w:pStyle w:val="Resumo-Espaamento"/>
      </w:pPr>
    </w:p>
    <w:p w14:paraId="600FBEF3" w14:textId="77777777" w:rsidR="00B50910" w:rsidRDefault="00B50910" w:rsidP="00B50910">
      <w:pPr>
        <w:pStyle w:val="Resumo-Espaamento"/>
      </w:pPr>
    </w:p>
    <w:p w14:paraId="571D6564" w14:textId="77777777" w:rsidR="00B50910" w:rsidRDefault="00B50910" w:rsidP="00B50910">
      <w:pPr>
        <w:pStyle w:val="Resumo-Espaamento"/>
      </w:pPr>
    </w:p>
    <w:p w14:paraId="1DC78380" w14:textId="77777777" w:rsidR="00165C39" w:rsidRDefault="00165C39" w:rsidP="00B50910">
      <w:pPr>
        <w:pStyle w:val="Resumo-Espaamento"/>
      </w:pPr>
    </w:p>
    <w:p w14:paraId="0A0C74A2" w14:textId="77777777" w:rsidR="00165C39" w:rsidRDefault="00165C39" w:rsidP="00B50910">
      <w:pPr>
        <w:pStyle w:val="Resumo-Espaamento"/>
      </w:pPr>
    </w:p>
    <w:p w14:paraId="1AE327FF" w14:textId="77777777" w:rsidR="00165C39" w:rsidRDefault="00165C39" w:rsidP="00B50910">
      <w:pPr>
        <w:pStyle w:val="Resumo-Espaamento"/>
      </w:pPr>
    </w:p>
    <w:p w14:paraId="17821D82" w14:textId="77777777" w:rsidR="00165C39" w:rsidRDefault="00165C39" w:rsidP="00B50910">
      <w:pPr>
        <w:pStyle w:val="Resumo-Espaamento"/>
      </w:pPr>
    </w:p>
    <w:p w14:paraId="75B2BCB8" w14:textId="77777777" w:rsidR="00165C39" w:rsidRDefault="00165C39" w:rsidP="00B50910">
      <w:pPr>
        <w:pStyle w:val="Resumo-Espaamento"/>
      </w:pPr>
    </w:p>
    <w:p w14:paraId="64FEDD65" w14:textId="77777777" w:rsidR="00165C39" w:rsidRDefault="00165C39" w:rsidP="00B50910">
      <w:pPr>
        <w:pStyle w:val="Resumo-Espaamento"/>
      </w:pPr>
    </w:p>
    <w:p w14:paraId="208063F4" w14:textId="77777777" w:rsidR="00165C39" w:rsidRDefault="00165C39" w:rsidP="00B50910">
      <w:pPr>
        <w:pStyle w:val="Resumo-Espaamento"/>
      </w:pPr>
    </w:p>
    <w:p w14:paraId="78874F92" w14:textId="77777777" w:rsidR="00165C39" w:rsidRDefault="00165C39" w:rsidP="00B50910">
      <w:pPr>
        <w:pStyle w:val="Resumo-Espaamento"/>
      </w:pPr>
    </w:p>
    <w:p w14:paraId="7A047C43" w14:textId="77777777" w:rsidR="00B50910" w:rsidRDefault="00B50910" w:rsidP="00B50910">
      <w:pPr>
        <w:pStyle w:val="Resumo-Espaamento"/>
      </w:pPr>
    </w:p>
    <w:p w14:paraId="192009A8" w14:textId="77777777" w:rsidR="00B50910" w:rsidRDefault="00B50910" w:rsidP="00B50910">
      <w:pPr>
        <w:pStyle w:val="Resumo-Espaamento"/>
      </w:pPr>
    </w:p>
    <w:p w14:paraId="7D1F3A7C" w14:textId="77777777" w:rsidR="00165C39" w:rsidRDefault="00165C39" w:rsidP="00B50910">
      <w:pPr>
        <w:pStyle w:val="Resumo-Espaamento"/>
      </w:pPr>
    </w:p>
    <w:p w14:paraId="321399B0" w14:textId="77777777" w:rsidR="00165C39" w:rsidRDefault="00165C39" w:rsidP="00B50910">
      <w:pPr>
        <w:pStyle w:val="Resumo-Espaamento"/>
      </w:pPr>
    </w:p>
    <w:p w14:paraId="34FBCB7B" w14:textId="77777777" w:rsidR="00165C39" w:rsidRDefault="00165C39" w:rsidP="00B50910">
      <w:pPr>
        <w:pStyle w:val="Resumo-Espaamento"/>
      </w:pPr>
    </w:p>
    <w:p w14:paraId="3AB9FFA8" w14:textId="77777777" w:rsidR="00165C39" w:rsidRDefault="00165C39" w:rsidP="00B50910">
      <w:pPr>
        <w:pStyle w:val="Resumo-Espaamento"/>
      </w:pPr>
      <w:commentRangeStart w:id="18"/>
      <w:r>
        <w:lastRenderedPageBreak/>
        <w:t xml:space="preserve"> </w:t>
      </w:r>
      <w:commentRangeEnd w:id="18"/>
      <w:r>
        <w:rPr>
          <w:rStyle w:val="Refdecomentrio"/>
          <w:color w:val="000000" w:themeColor="text1"/>
        </w:rPr>
        <w:commentReference w:id="18"/>
      </w:r>
    </w:p>
    <w:p w14:paraId="0C919EEF" w14:textId="77777777" w:rsidR="00165C39" w:rsidRDefault="00165C39" w:rsidP="00B50910">
      <w:pPr>
        <w:pStyle w:val="Resumo-Espaamento"/>
      </w:pPr>
    </w:p>
    <w:p w14:paraId="498AF491" w14:textId="77777777" w:rsidR="00B50910" w:rsidRDefault="00B50910" w:rsidP="00B50910">
      <w:pPr>
        <w:pStyle w:val="Resumo-Espaamento"/>
      </w:pPr>
    </w:p>
    <w:p w14:paraId="72D52BED" w14:textId="77777777" w:rsidR="00B50910" w:rsidRDefault="00B50910" w:rsidP="00B50910">
      <w:pPr>
        <w:pStyle w:val="Resumo-Espaamento"/>
      </w:pPr>
    </w:p>
    <w:p w14:paraId="77030759" w14:textId="77777777" w:rsidR="00B50910" w:rsidRDefault="00B50910" w:rsidP="00B50910">
      <w:pPr>
        <w:pStyle w:val="Resumo-Espaamento"/>
        <w:sectPr w:rsidR="00B50910" w:rsidSect="00932CE1">
          <w:headerReference w:type="default" r:id="rId11"/>
          <w:type w:val="oddPage"/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4A3DE308" w14:textId="77777777" w:rsidR="00B50910" w:rsidRDefault="00B50910" w:rsidP="00B50910">
      <w:pPr>
        <w:pStyle w:val="Sumrio-Ttulo"/>
      </w:pPr>
      <w:commentRangeStart w:id="19"/>
      <w:r>
        <w:lastRenderedPageBreak/>
        <w:t>sumário</w:t>
      </w:r>
      <w:commentRangeEnd w:id="19"/>
      <w:r>
        <w:rPr>
          <w:rStyle w:val="Refdecomentrio"/>
          <w:b w:val="0"/>
          <w:caps w:val="0"/>
        </w:rPr>
        <w:commentReference w:id="19"/>
      </w:r>
    </w:p>
    <w:p w14:paraId="433B93EE" w14:textId="77777777" w:rsidR="00B50910" w:rsidRDefault="00B50910" w:rsidP="00B50910">
      <w:pPr>
        <w:pStyle w:val="Sumrio-Espaamento"/>
      </w:pPr>
    </w:p>
    <w:p w14:paraId="5FA6EC1F" w14:textId="77777777" w:rsidR="00165C39" w:rsidRDefault="00165C39" w:rsidP="00B50910">
      <w:pPr>
        <w:pStyle w:val="Sumrio-Espaamento"/>
      </w:pPr>
    </w:p>
    <w:p w14:paraId="21BD5939" w14:textId="77777777" w:rsidR="00B50910" w:rsidRDefault="00B50910" w:rsidP="00B50910">
      <w:pPr>
        <w:pStyle w:val="Sumrio-Espaamento"/>
      </w:pPr>
    </w:p>
    <w:p w14:paraId="7814B220" w14:textId="77777777" w:rsidR="00632F7B" w:rsidRDefault="00632F7B">
      <w:pPr>
        <w:pStyle w:val="Sumrio1"/>
        <w:tabs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color w:val="auto"/>
          <w:sz w:val="22"/>
          <w:lang w:eastAsia="pt-BR"/>
        </w:rPr>
      </w:pPr>
      <w:r>
        <w:rPr>
          <w:b w:val="0"/>
          <w:caps w:val="0"/>
        </w:rPr>
        <w:fldChar w:fldCharType="begin"/>
      </w:r>
      <w:r>
        <w:rPr>
          <w:b w:val="0"/>
          <w:caps w:val="0"/>
        </w:rPr>
        <w:instrText xml:space="preserve"> TOC \o "1-5" \h \z \u </w:instrText>
      </w:r>
      <w:r>
        <w:rPr>
          <w:b w:val="0"/>
          <w:caps w:val="0"/>
        </w:rPr>
        <w:fldChar w:fldCharType="separate"/>
      </w:r>
      <w:hyperlink w:anchor="_Toc512006343" w:history="1">
        <w:r w:rsidRPr="00B843CF">
          <w:rPr>
            <w:rStyle w:val="Hyperlink"/>
            <w:noProof/>
          </w:rPr>
          <w:t>1 introdu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D026E56" w14:textId="77777777" w:rsidR="00632F7B" w:rsidRDefault="00632F7B">
      <w:pPr>
        <w:pStyle w:val="Sumrio2"/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512006344" w:history="1">
        <w:r w:rsidRPr="00B843CF">
          <w:rPr>
            <w:rStyle w:val="Hyperlink"/>
            <w:noProof/>
          </w:rPr>
          <w:t>1.3 TÍTULO DE NÍVEL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714FA4B1" w14:textId="77777777" w:rsidR="00632F7B" w:rsidRDefault="00632F7B">
      <w:pPr>
        <w:pStyle w:val="Sumrio2"/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512006345" w:history="1">
        <w:r w:rsidRPr="00B843CF">
          <w:rPr>
            <w:rStyle w:val="Hyperlink"/>
            <w:noProof/>
          </w:rPr>
          <w:t>1.4 Incluí mais um título de nível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76E1722" w14:textId="77777777" w:rsidR="00632F7B" w:rsidRDefault="00632F7B">
      <w:pPr>
        <w:pStyle w:val="Sumrio3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46" w:history="1">
        <w:r w:rsidRPr="00B843CF">
          <w:rPr>
            <w:rStyle w:val="Hyperlink"/>
            <w:noProof/>
          </w:rPr>
          <w:t>1.4.1 Título de nível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757A3E80" w14:textId="77777777" w:rsidR="00632F7B" w:rsidRDefault="00632F7B">
      <w:pPr>
        <w:pStyle w:val="Sumrio3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47" w:history="1">
        <w:r w:rsidRPr="00B843CF">
          <w:rPr>
            <w:rStyle w:val="Hyperlink"/>
            <w:noProof/>
          </w:rPr>
          <w:t>1.4.2 Outro título nível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6DBCBBD1" w14:textId="77777777" w:rsidR="00632F7B" w:rsidRDefault="00632F7B">
      <w:pPr>
        <w:pStyle w:val="Sumrio2"/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512006348" w:history="1">
        <w:r w:rsidRPr="00B843CF">
          <w:rPr>
            <w:rStyle w:val="Hyperlink"/>
            <w:noProof/>
          </w:rPr>
          <w:t>1.5 Outro título de nível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7C7E42EC" w14:textId="77777777" w:rsidR="00632F7B" w:rsidRDefault="00632F7B">
      <w:pPr>
        <w:pStyle w:val="Sumrio3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49" w:history="1">
        <w:r w:rsidRPr="00B843CF">
          <w:rPr>
            <w:rStyle w:val="Hyperlink"/>
            <w:noProof/>
          </w:rPr>
          <w:t>1.5.1 Outro título de nível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2DA5DA2" w14:textId="77777777" w:rsidR="00632F7B" w:rsidRDefault="00632F7B">
      <w:pPr>
        <w:pStyle w:val="Sumrio4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50" w:history="1">
        <w:r w:rsidRPr="00B843CF">
          <w:rPr>
            <w:rStyle w:val="Hyperlink"/>
            <w:noProof/>
          </w:rPr>
          <w:t>1.5.1.1 Aqui vai um titulo de nível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5E46DA1B" w14:textId="77777777" w:rsidR="00632F7B" w:rsidRDefault="00632F7B">
      <w:pPr>
        <w:pStyle w:val="Sumrio1"/>
        <w:tabs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color w:val="auto"/>
          <w:sz w:val="22"/>
          <w:lang w:eastAsia="pt-BR"/>
        </w:rPr>
      </w:pPr>
      <w:hyperlink w:anchor="_Toc512006351" w:history="1">
        <w:r w:rsidRPr="00B843CF">
          <w:rPr>
            <w:rStyle w:val="Hyperlink"/>
            <w:noProof/>
          </w:rPr>
          <w:t>2 Agora um título de nível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5F2A17DF" w14:textId="77777777" w:rsidR="00632F7B" w:rsidRDefault="00632F7B">
      <w:pPr>
        <w:pStyle w:val="Sumrio2"/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512006352" w:history="1">
        <w:r w:rsidRPr="00B843CF">
          <w:rPr>
            <w:rStyle w:val="Hyperlink"/>
            <w:noProof/>
          </w:rPr>
          <w:t>2.1 Vou inserir um título de nível 2 aqu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6CE2AC96" w14:textId="77777777" w:rsidR="00632F7B" w:rsidRDefault="00632F7B">
      <w:pPr>
        <w:pStyle w:val="Sumrio2"/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512006353" w:history="1">
        <w:r w:rsidRPr="00B843CF">
          <w:rPr>
            <w:rStyle w:val="Hyperlink"/>
            <w:noProof/>
          </w:rPr>
          <w:t>2.2 Agora um título de nível 2alksd çalksd aksdj faklsj dfklas jdfklaj sdçlkfjaçlskdj fçlaksdjf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4F03E9E2" w14:textId="77777777" w:rsidR="00632F7B" w:rsidRDefault="00632F7B">
      <w:pPr>
        <w:pStyle w:val="Sumrio2"/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512006354" w:history="1">
        <w:r w:rsidRPr="00B843CF">
          <w:rPr>
            <w:rStyle w:val="Hyperlink"/>
            <w:noProof/>
          </w:rPr>
          <w:t>2.4 Agora um título de nível 2 de nov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64305273" w14:textId="77777777" w:rsidR="00632F7B" w:rsidRDefault="00632F7B">
      <w:pPr>
        <w:pStyle w:val="Sumrio3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55" w:history="1">
        <w:r w:rsidRPr="00B843CF">
          <w:rPr>
            <w:rStyle w:val="Hyperlink"/>
            <w:noProof/>
          </w:rPr>
          <w:t>2.4.1 Agora um título de nível 3 de novokalsdf çklasdj klasdjf çkasdj çflkajs dçlfkjçasdkjfçkasd jfklsadj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14:paraId="2CD7ED54" w14:textId="77777777" w:rsidR="00632F7B" w:rsidRDefault="00632F7B">
      <w:pPr>
        <w:pStyle w:val="Sumrio4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56" w:history="1">
        <w:r w:rsidRPr="00B843CF">
          <w:rPr>
            <w:rStyle w:val="Hyperlink"/>
            <w:noProof/>
          </w:rPr>
          <w:t>2.4.1.2 Agora um título de nível 4 jsdk fjsdk fjsa dfjka sdjkf akjsd fkj sdkfj aslkdj flkasd f sdj faz dfakjd flkasdfj çlkajsdçfka çsdkfj aksd fkjasçdj fks jdkf çasd jkf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72B88A67" w14:textId="77777777" w:rsidR="00632F7B" w:rsidRDefault="00632F7B">
      <w:pPr>
        <w:pStyle w:val="Sumrio5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57" w:history="1">
        <w:r w:rsidRPr="00B843CF">
          <w:rPr>
            <w:rStyle w:val="Hyperlink"/>
            <w:noProof/>
          </w:rPr>
          <w:t>2.4.1.2.1 Agora nível 5klajds lkas dçfklj asdçklfj çaklsdj fçkajs dçkfj açksld jfçlkasj dçflkja sçdkfj çalksdj flkasjdflkasjd fçlkaj sdçlkf jaçlskdj fçlasdkj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CA277EC" w14:textId="77777777" w:rsidR="00632F7B" w:rsidRDefault="00632F7B">
      <w:pPr>
        <w:pStyle w:val="Sumrio4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58" w:history="1">
        <w:r w:rsidRPr="00B843CF">
          <w:rPr>
            <w:rStyle w:val="Hyperlink"/>
            <w:noProof/>
          </w:rPr>
          <w:t>2.4.1.3 Outro título de nível 4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FDF5ECA" w14:textId="77777777" w:rsidR="00632F7B" w:rsidRDefault="00632F7B">
      <w:pPr>
        <w:pStyle w:val="Sumrio5"/>
        <w:rPr>
          <w:rFonts w:asciiTheme="minorHAnsi" w:eastAsiaTheme="minorEastAsia" w:hAnsiTheme="minorHAnsi"/>
          <w:b w:val="0"/>
          <w:noProof/>
          <w:color w:val="auto"/>
          <w:sz w:val="22"/>
          <w:lang w:eastAsia="pt-BR"/>
        </w:rPr>
      </w:pPr>
      <w:hyperlink w:anchor="_Toc512006359" w:history="1">
        <w:r w:rsidRPr="00B843CF">
          <w:rPr>
            <w:rStyle w:val="Hyperlink"/>
            <w:noProof/>
          </w:rPr>
          <w:t>2.4.1.3.1 Outro título de nível 5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67446537" w14:textId="77777777" w:rsidR="00632F7B" w:rsidRDefault="00632F7B">
      <w:pPr>
        <w:pStyle w:val="Sumrio1"/>
        <w:tabs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color w:val="auto"/>
          <w:sz w:val="22"/>
          <w:lang w:eastAsia="pt-BR"/>
        </w:rPr>
      </w:pPr>
      <w:hyperlink w:anchor="_Toc512006360" w:history="1">
        <w:r w:rsidRPr="00B843CF">
          <w:rPr>
            <w:rStyle w:val="Hyperlink"/>
            <w:noProof/>
          </w:rPr>
          <w:t>3 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45EBD64E" w14:textId="77777777" w:rsidR="00632F7B" w:rsidRDefault="00632F7B">
      <w:pPr>
        <w:pStyle w:val="Sumrio1"/>
        <w:tabs>
          <w:tab w:val="right" w:leader="dot" w:pos="9061"/>
        </w:tabs>
        <w:rPr>
          <w:rFonts w:asciiTheme="minorHAnsi" w:eastAsiaTheme="minorEastAsia" w:hAnsiTheme="minorHAnsi"/>
          <w:b w:val="0"/>
          <w:caps w:val="0"/>
          <w:noProof/>
          <w:color w:val="auto"/>
          <w:sz w:val="22"/>
          <w:lang w:eastAsia="pt-BR"/>
        </w:rPr>
      </w:pPr>
      <w:hyperlink w:anchor="_Toc512006361" w:history="1">
        <w:r w:rsidRPr="00B843CF">
          <w:rPr>
            <w:rStyle w:val="Hyperlink"/>
            <w:noProof/>
          </w:rPr>
          <w:t>referê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120063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14:paraId="03895AB0" w14:textId="77777777" w:rsidR="00B50910" w:rsidRDefault="00632F7B" w:rsidP="00B50910">
      <w:pPr>
        <w:pStyle w:val="Sumrio-Espaamento"/>
      </w:pPr>
      <w:r>
        <w:rPr>
          <w:b/>
          <w:caps/>
          <w:color w:val="000000" w:themeColor="text1"/>
        </w:rPr>
        <w:fldChar w:fldCharType="end"/>
      </w:r>
    </w:p>
    <w:p w14:paraId="4768B813" w14:textId="77777777" w:rsidR="003905A5" w:rsidRDefault="003905A5" w:rsidP="00B50910">
      <w:pPr>
        <w:pStyle w:val="Sumrio-Espaamento"/>
      </w:pPr>
    </w:p>
    <w:p w14:paraId="176A9C34" w14:textId="77777777" w:rsidR="003905A5" w:rsidRDefault="003905A5" w:rsidP="00B50910">
      <w:pPr>
        <w:pStyle w:val="Sumrio-Espaamento"/>
      </w:pPr>
    </w:p>
    <w:p w14:paraId="6FF72E8F" w14:textId="77777777" w:rsidR="003905A5" w:rsidRDefault="00285DBF" w:rsidP="00B50910">
      <w:pPr>
        <w:pStyle w:val="Sumrio-Espaamento"/>
      </w:pPr>
      <w:commentRangeStart w:id="20"/>
      <w:r>
        <w:lastRenderedPageBreak/>
        <w:t xml:space="preserve"> </w:t>
      </w:r>
      <w:commentRangeEnd w:id="20"/>
      <w:r>
        <w:rPr>
          <w:rStyle w:val="Refdecomentrio"/>
          <w:color w:val="000000" w:themeColor="text1"/>
        </w:rPr>
        <w:commentReference w:id="20"/>
      </w:r>
    </w:p>
    <w:p w14:paraId="78C22293" w14:textId="77777777" w:rsidR="003905A5" w:rsidRDefault="003905A5" w:rsidP="00B50910">
      <w:pPr>
        <w:pStyle w:val="Sumrio-Espaamento"/>
      </w:pPr>
    </w:p>
    <w:p w14:paraId="4AB560B5" w14:textId="77777777" w:rsidR="00B50910" w:rsidRDefault="00B50910" w:rsidP="00B50910">
      <w:pPr>
        <w:pStyle w:val="Sumrio-Espaamento"/>
      </w:pPr>
    </w:p>
    <w:p w14:paraId="2B4BCA9C" w14:textId="77777777" w:rsidR="00B50910" w:rsidRDefault="00B50910" w:rsidP="00B50910">
      <w:pPr>
        <w:pStyle w:val="Sumrio-Espaamento"/>
      </w:pPr>
    </w:p>
    <w:p w14:paraId="15A887C2" w14:textId="77777777" w:rsidR="00B50910" w:rsidRDefault="00B50910" w:rsidP="00B50910">
      <w:pPr>
        <w:pStyle w:val="Sumrio-Espaamento"/>
      </w:pPr>
    </w:p>
    <w:p w14:paraId="7D6CE315" w14:textId="77777777" w:rsidR="003905A5" w:rsidRDefault="003905A5" w:rsidP="00B50910">
      <w:pPr>
        <w:pStyle w:val="Sumrio-Espaamento"/>
        <w:sectPr w:rsidR="003905A5" w:rsidSect="00932CE1">
          <w:headerReference w:type="default" r:id="rId12"/>
          <w:type w:val="oddPage"/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55509304" w14:textId="77777777" w:rsidR="00B50910" w:rsidRPr="00B50910" w:rsidRDefault="00313E80" w:rsidP="00E66FEB">
      <w:pPr>
        <w:pStyle w:val="Texto-Ttulo1"/>
        <w:outlineLvl w:val="0"/>
      </w:pPr>
      <w:bookmarkStart w:id="21" w:name="_Toc512006343"/>
      <w:commentRangeStart w:id="22"/>
      <w:r>
        <w:lastRenderedPageBreak/>
        <w:t>introdução</w:t>
      </w:r>
      <w:commentRangeEnd w:id="22"/>
      <w:r w:rsidR="00FB7C7A">
        <w:rPr>
          <w:rStyle w:val="Refdecomentrio"/>
          <w:b w:val="0"/>
          <w:caps w:val="0"/>
        </w:rPr>
        <w:commentReference w:id="22"/>
      </w:r>
      <w:bookmarkEnd w:id="21"/>
    </w:p>
    <w:p w14:paraId="0F24D9FF" w14:textId="77777777" w:rsidR="0026663F" w:rsidRDefault="0026663F" w:rsidP="00FB7C7A">
      <w:pPr>
        <w:pStyle w:val="Texto-Corpo"/>
        <w:rPr>
          <w:lang w:val="pt-BR"/>
        </w:rPr>
      </w:pPr>
      <w:commentRangeStart w:id="23"/>
      <w:r w:rsidRPr="00B50910">
        <w:t>Lorem i</w:t>
      </w:r>
      <w:r w:rsidRPr="00A57F23">
        <w:t xml:space="preserve">psum dolor sit </w:t>
      </w:r>
      <w:proofErr w:type="spellStart"/>
      <w:r w:rsidRPr="00A57F23">
        <w:t>amet</w:t>
      </w:r>
      <w:proofErr w:type="spellEnd"/>
      <w:r w:rsidRPr="00A57F23">
        <w:t xml:space="preserve">, </w:t>
      </w:r>
      <w:proofErr w:type="spellStart"/>
      <w:r w:rsidRPr="00A57F23">
        <w:t>consectetur</w:t>
      </w:r>
      <w:proofErr w:type="spellEnd"/>
      <w:r w:rsidRPr="00A57F23">
        <w:t xml:space="preserve"> </w:t>
      </w:r>
      <w:proofErr w:type="spellStart"/>
      <w:r w:rsidRPr="00A57F23">
        <w:t>adipiscing</w:t>
      </w:r>
      <w:proofErr w:type="spellEnd"/>
      <w:r w:rsidRPr="00A57F23">
        <w:t xml:space="preserve"> </w:t>
      </w:r>
      <w:proofErr w:type="spellStart"/>
      <w:r w:rsidRPr="00A57F23">
        <w:t>elit</w:t>
      </w:r>
      <w:proofErr w:type="spellEnd"/>
      <w:r w:rsidRPr="00A57F23">
        <w:t xml:space="preserve">. </w:t>
      </w:r>
      <w:proofErr w:type="spellStart"/>
      <w:r w:rsidRPr="00A57F23">
        <w:t>Mauris</w:t>
      </w:r>
      <w:proofErr w:type="spellEnd"/>
      <w:r w:rsidRPr="00A57F23">
        <w:t xml:space="preserve"> </w:t>
      </w:r>
      <w:proofErr w:type="spellStart"/>
      <w:r w:rsidRPr="00A57F23">
        <w:t>aliquet</w:t>
      </w:r>
      <w:proofErr w:type="spellEnd"/>
      <w:r w:rsidRPr="00A57F23">
        <w:t xml:space="preserve"> </w:t>
      </w:r>
      <w:proofErr w:type="spellStart"/>
      <w:r w:rsidRPr="00A57F23">
        <w:t>felis</w:t>
      </w:r>
      <w:proofErr w:type="spellEnd"/>
      <w:r w:rsidRPr="00A57F23">
        <w:t xml:space="preserve"> </w:t>
      </w:r>
      <w:proofErr w:type="spellStart"/>
      <w:r w:rsidRPr="00A57F23">
        <w:t>nulla</w:t>
      </w:r>
      <w:proofErr w:type="spellEnd"/>
      <w:r w:rsidRPr="00A57F23">
        <w:t xml:space="preserve">, </w:t>
      </w:r>
      <w:commentRangeStart w:id="24"/>
      <w:r w:rsidRPr="00A57F23">
        <w:t>ac</w:t>
      </w:r>
      <w:commentRangeEnd w:id="24"/>
      <w:r w:rsidR="00285DBF">
        <w:rPr>
          <w:rStyle w:val="Refdecomentrio"/>
          <w:lang w:val="pt-BR"/>
        </w:rPr>
        <w:commentReference w:id="24"/>
      </w:r>
      <w:r w:rsidRPr="00A57F23">
        <w:t xml:space="preserve"> </w:t>
      </w:r>
      <w:proofErr w:type="spellStart"/>
      <w:r w:rsidRPr="00A57F23">
        <w:t>tristique</w:t>
      </w:r>
      <w:proofErr w:type="spellEnd"/>
      <w:r w:rsidRPr="00A57F23">
        <w:t xml:space="preserve"> </w:t>
      </w:r>
      <w:proofErr w:type="spellStart"/>
      <w:r w:rsidRPr="00A57F23">
        <w:t>est</w:t>
      </w:r>
      <w:proofErr w:type="spellEnd"/>
      <w:r w:rsidRPr="00A57F23">
        <w:t xml:space="preserve"> porta sit </w:t>
      </w:r>
      <w:proofErr w:type="spellStart"/>
      <w:r w:rsidRPr="00A57F23">
        <w:t>amet</w:t>
      </w:r>
      <w:proofErr w:type="spellEnd"/>
      <w:r w:rsidRPr="00A57F23">
        <w:t xml:space="preserve">. Cras a </w:t>
      </w:r>
      <w:proofErr w:type="spellStart"/>
      <w:r w:rsidRPr="00A57F23">
        <w:t>turpis</w:t>
      </w:r>
      <w:proofErr w:type="spellEnd"/>
      <w:r w:rsidRPr="00A57F23">
        <w:t xml:space="preserve"> vitae </w:t>
      </w:r>
      <w:proofErr w:type="spellStart"/>
      <w:r w:rsidRPr="00A57F23">
        <w:t>sapien</w:t>
      </w:r>
      <w:proofErr w:type="spellEnd"/>
      <w:r w:rsidRPr="00A57F23">
        <w:t xml:space="preserve"> </w:t>
      </w:r>
      <w:proofErr w:type="spellStart"/>
      <w:r w:rsidRPr="00A57F23">
        <w:t>mattis</w:t>
      </w:r>
      <w:proofErr w:type="spellEnd"/>
      <w:r w:rsidRPr="00A57F23">
        <w:t xml:space="preserve"> semper </w:t>
      </w:r>
      <w:proofErr w:type="spellStart"/>
      <w:r w:rsidRPr="00A57F23">
        <w:t>eget</w:t>
      </w:r>
      <w:proofErr w:type="spellEnd"/>
      <w:r w:rsidRPr="00A57F23">
        <w:t xml:space="preserve"> id </w:t>
      </w:r>
      <w:proofErr w:type="spellStart"/>
      <w:r w:rsidRPr="00A57F23">
        <w:t>sapien</w:t>
      </w:r>
      <w:proofErr w:type="spellEnd"/>
      <w:r w:rsidRPr="00A57F23">
        <w:t xml:space="preserve">. </w:t>
      </w:r>
      <w:proofErr w:type="spellStart"/>
      <w:r w:rsidRPr="00E51DD9">
        <w:rPr>
          <w:lang w:val="pt-BR"/>
        </w:rPr>
        <w:t>Pellentesqu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at</w:t>
      </w:r>
      <w:proofErr w:type="spellEnd"/>
      <w:r w:rsidRPr="00E51DD9">
        <w:rPr>
          <w:lang w:val="pt-BR"/>
        </w:rPr>
        <w:t xml:space="preserve"> nunc </w:t>
      </w:r>
      <w:proofErr w:type="spellStart"/>
      <w:r w:rsidRPr="00E51DD9">
        <w:rPr>
          <w:lang w:val="pt-BR"/>
        </w:rPr>
        <w:t>ege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veli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ommodo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onvallis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Dui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rhoncus</w:t>
      </w:r>
      <w:proofErr w:type="spellEnd"/>
      <w:r w:rsidRPr="00E51DD9">
        <w:rPr>
          <w:lang w:val="pt-BR"/>
        </w:rPr>
        <w:t xml:space="preserve"> ante </w:t>
      </w:r>
      <w:proofErr w:type="spellStart"/>
      <w:r w:rsidRPr="00E51DD9">
        <w:rPr>
          <w:lang w:val="pt-BR"/>
        </w:rPr>
        <w:t>dui</w:t>
      </w:r>
      <w:proofErr w:type="spellEnd"/>
      <w:r w:rsidRPr="00E51DD9">
        <w:rPr>
          <w:lang w:val="pt-BR"/>
        </w:rPr>
        <w:t xml:space="preserve">, a </w:t>
      </w:r>
      <w:proofErr w:type="spellStart"/>
      <w:r w:rsidRPr="00E51DD9">
        <w:rPr>
          <w:lang w:val="pt-BR"/>
        </w:rPr>
        <w:t>elementu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dui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ondimentum</w:t>
      </w:r>
      <w:proofErr w:type="spellEnd"/>
      <w:r w:rsidRPr="00E51DD9">
        <w:rPr>
          <w:lang w:val="pt-BR"/>
        </w:rPr>
        <w:t xml:space="preserve"> ut. </w:t>
      </w:r>
      <w:proofErr w:type="spellStart"/>
      <w:r w:rsidRPr="00E51DD9">
        <w:rPr>
          <w:lang w:val="pt-BR"/>
        </w:rPr>
        <w:t>Sed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ondimentu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isi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ge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faucib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interdum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Suspendiss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ornar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uismod</w:t>
      </w:r>
      <w:proofErr w:type="spellEnd"/>
      <w:r w:rsidRPr="00E51DD9">
        <w:rPr>
          <w:lang w:val="pt-BR"/>
        </w:rPr>
        <w:t xml:space="preserve"> urna a </w:t>
      </w:r>
      <w:proofErr w:type="spellStart"/>
      <w:r w:rsidRPr="00E51DD9">
        <w:rPr>
          <w:lang w:val="pt-BR"/>
        </w:rPr>
        <w:t>sollicitudin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Fusc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molli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urs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venenatis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Pellentesqu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ongu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tristique</w:t>
      </w:r>
      <w:proofErr w:type="spellEnd"/>
      <w:r w:rsidRPr="00E51DD9">
        <w:rPr>
          <w:lang w:val="pt-BR"/>
        </w:rPr>
        <w:t xml:space="preserve"> massa a </w:t>
      </w:r>
      <w:proofErr w:type="spellStart"/>
      <w:r w:rsidRPr="00E51DD9">
        <w:rPr>
          <w:lang w:val="pt-BR"/>
        </w:rPr>
        <w:t>consequat</w:t>
      </w:r>
      <w:proofErr w:type="spellEnd"/>
      <w:r w:rsidRPr="00E51DD9">
        <w:rPr>
          <w:lang w:val="pt-BR"/>
        </w:rPr>
        <w:t>.</w:t>
      </w:r>
    </w:p>
    <w:p w14:paraId="13CBC170" w14:textId="77777777" w:rsidR="00DD6606" w:rsidRPr="00E51DD9" w:rsidRDefault="00DD6606" w:rsidP="00632F7B">
      <w:pPr>
        <w:pStyle w:val="Texto-Ttulo2"/>
        <w:outlineLvl w:val="1"/>
      </w:pPr>
      <w:r>
        <w:t>Objetivos do trabalho</w:t>
      </w:r>
    </w:p>
    <w:p w14:paraId="0AC8A934" w14:textId="77777777" w:rsidR="002C017A" w:rsidRDefault="0026663F" w:rsidP="00FB7C7A">
      <w:pPr>
        <w:pStyle w:val="Texto-Corpo"/>
        <w:rPr>
          <w:lang w:val="pt-BR"/>
        </w:rPr>
      </w:pPr>
      <w:proofErr w:type="spellStart"/>
      <w:r w:rsidRPr="00E51DD9">
        <w:rPr>
          <w:lang w:val="pt-BR"/>
        </w:rPr>
        <w:t>Vestibulu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gestas</w:t>
      </w:r>
      <w:proofErr w:type="spellEnd"/>
      <w:r w:rsidRPr="00E51DD9">
        <w:rPr>
          <w:lang w:val="pt-BR"/>
        </w:rPr>
        <w:t xml:space="preserve"> magna </w:t>
      </w:r>
      <w:proofErr w:type="spellStart"/>
      <w:r w:rsidRPr="00E51DD9">
        <w:rPr>
          <w:lang w:val="pt-BR"/>
        </w:rPr>
        <w:t>ex</w:t>
      </w:r>
      <w:proofErr w:type="spellEnd"/>
      <w:r w:rsidRPr="00E51DD9">
        <w:rPr>
          <w:lang w:val="pt-BR"/>
        </w:rPr>
        <w:t xml:space="preserve">, ut </w:t>
      </w:r>
      <w:proofErr w:type="spellStart"/>
      <w:r w:rsidRPr="00E51DD9">
        <w:rPr>
          <w:lang w:val="pt-BR"/>
        </w:rPr>
        <w:t>efficitu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turpi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pulvina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gestas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Sed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fermentum</w:t>
      </w:r>
      <w:proofErr w:type="spellEnd"/>
      <w:r w:rsidRPr="00E51DD9">
        <w:rPr>
          <w:lang w:val="pt-BR"/>
        </w:rPr>
        <w:t xml:space="preserve">, </w:t>
      </w:r>
      <w:proofErr w:type="spellStart"/>
      <w:r w:rsidRPr="00E51DD9">
        <w:rPr>
          <w:lang w:val="pt-BR"/>
        </w:rPr>
        <w:t>nisi</w:t>
      </w:r>
      <w:proofErr w:type="spellEnd"/>
      <w:r w:rsidRPr="00E51DD9">
        <w:rPr>
          <w:lang w:val="pt-BR"/>
        </w:rPr>
        <w:t xml:space="preserve"> ut </w:t>
      </w:r>
      <w:proofErr w:type="spellStart"/>
      <w:r w:rsidRPr="00E51DD9">
        <w:rPr>
          <w:lang w:val="pt-BR"/>
        </w:rPr>
        <w:t>consectetu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ondimentum</w:t>
      </w:r>
      <w:proofErr w:type="spellEnd"/>
      <w:r w:rsidRPr="00E51DD9">
        <w:rPr>
          <w:lang w:val="pt-BR"/>
        </w:rPr>
        <w:t xml:space="preserve">, erat </w:t>
      </w:r>
      <w:proofErr w:type="spellStart"/>
      <w:r w:rsidRPr="00E51DD9">
        <w:rPr>
          <w:lang w:val="pt-BR"/>
        </w:rPr>
        <w:t>arcu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facilisi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isi</w:t>
      </w:r>
      <w:proofErr w:type="spellEnd"/>
      <w:r w:rsidRPr="00E51DD9">
        <w:rPr>
          <w:lang w:val="pt-BR"/>
        </w:rPr>
        <w:t xml:space="preserve">, quis </w:t>
      </w:r>
      <w:proofErr w:type="spellStart"/>
      <w:r w:rsidRPr="00E51DD9">
        <w:rPr>
          <w:lang w:val="pt-BR"/>
        </w:rPr>
        <w:t>consequa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x</w:t>
      </w:r>
      <w:proofErr w:type="spellEnd"/>
      <w:r w:rsidRPr="00E51DD9">
        <w:rPr>
          <w:lang w:val="pt-BR"/>
        </w:rPr>
        <w:t xml:space="preserve"> libero </w:t>
      </w:r>
      <w:proofErr w:type="spellStart"/>
      <w:r w:rsidRPr="00E51DD9">
        <w:rPr>
          <w:lang w:val="pt-BR"/>
        </w:rPr>
        <w:t>ullamcorpe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isl</w:t>
      </w:r>
      <w:proofErr w:type="spellEnd"/>
      <w:r w:rsidRPr="00E51DD9">
        <w:rPr>
          <w:lang w:val="pt-BR"/>
        </w:rPr>
        <w:t xml:space="preserve">. In </w:t>
      </w:r>
      <w:proofErr w:type="spellStart"/>
      <w:r w:rsidRPr="00E51DD9">
        <w:rPr>
          <w:lang w:val="pt-BR"/>
        </w:rPr>
        <w:t>nec</w:t>
      </w:r>
      <w:proofErr w:type="spellEnd"/>
      <w:r w:rsidRPr="00E51DD9">
        <w:rPr>
          <w:lang w:val="pt-BR"/>
        </w:rPr>
        <w:t xml:space="preserve"> ipsum quis </w:t>
      </w:r>
      <w:proofErr w:type="spellStart"/>
      <w:r w:rsidRPr="00E51DD9">
        <w:rPr>
          <w:lang w:val="pt-BR"/>
        </w:rPr>
        <w:t>ex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aoree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gestas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Nulla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maxim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eque</w:t>
      </w:r>
      <w:proofErr w:type="spellEnd"/>
      <w:r w:rsidRPr="00E51DD9">
        <w:rPr>
          <w:lang w:val="pt-BR"/>
        </w:rPr>
        <w:t xml:space="preserve"> erat, </w:t>
      </w:r>
      <w:proofErr w:type="spellStart"/>
      <w:r w:rsidRPr="00E51DD9">
        <w:rPr>
          <w:lang w:val="pt-BR"/>
        </w:rPr>
        <w:t>eleifend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hendreri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li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ommodo</w:t>
      </w:r>
      <w:proofErr w:type="spellEnd"/>
      <w:r w:rsidRPr="00E51DD9">
        <w:rPr>
          <w:lang w:val="pt-BR"/>
        </w:rPr>
        <w:t xml:space="preserve"> at. </w:t>
      </w:r>
      <w:proofErr w:type="spellStart"/>
      <w:r w:rsidRPr="00E51DD9">
        <w:rPr>
          <w:lang w:val="pt-BR"/>
        </w:rPr>
        <w:t>Pellentesqu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ultricie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ni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matti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x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ultrice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fringilla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Nulla</w:t>
      </w:r>
      <w:proofErr w:type="spellEnd"/>
      <w:r w:rsidRPr="00E51DD9">
        <w:rPr>
          <w:lang w:val="pt-BR"/>
        </w:rPr>
        <w:t xml:space="preserve"> eu magna </w:t>
      </w:r>
      <w:proofErr w:type="spellStart"/>
      <w:r w:rsidRPr="00E51DD9">
        <w:rPr>
          <w:lang w:val="pt-BR"/>
        </w:rPr>
        <w:t>aliquam</w:t>
      </w:r>
      <w:proofErr w:type="spellEnd"/>
      <w:r w:rsidRPr="00E51DD9">
        <w:rPr>
          <w:lang w:val="pt-BR"/>
        </w:rPr>
        <w:t xml:space="preserve">, </w:t>
      </w:r>
      <w:proofErr w:type="spellStart"/>
      <w:r w:rsidRPr="00E51DD9">
        <w:rPr>
          <w:lang w:val="pt-BR"/>
        </w:rPr>
        <w:t>laoreet</w:t>
      </w:r>
      <w:proofErr w:type="spellEnd"/>
      <w:r w:rsidRPr="00E51DD9">
        <w:rPr>
          <w:lang w:val="pt-BR"/>
        </w:rPr>
        <w:t xml:space="preserve"> erat ac, </w:t>
      </w:r>
      <w:proofErr w:type="spellStart"/>
      <w:r w:rsidRPr="00E51DD9">
        <w:rPr>
          <w:lang w:val="pt-BR"/>
        </w:rPr>
        <w:t>porttito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orem</w:t>
      </w:r>
      <w:proofErr w:type="spellEnd"/>
      <w:r w:rsidRPr="00E51DD9">
        <w:rPr>
          <w:lang w:val="pt-BR"/>
        </w:rPr>
        <w:t xml:space="preserve">. Nam et </w:t>
      </w:r>
      <w:proofErr w:type="spellStart"/>
      <w:r w:rsidRPr="00E51DD9">
        <w:rPr>
          <w:lang w:val="pt-BR"/>
        </w:rPr>
        <w:t>nisl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ec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pur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acinia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sodales</w:t>
      </w:r>
      <w:proofErr w:type="spellEnd"/>
      <w:r w:rsidRPr="00E51DD9">
        <w:rPr>
          <w:lang w:val="pt-BR"/>
        </w:rPr>
        <w:t xml:space="preserve"> ut in </w:t>
      </w:r>
      <w:proofErr w:type="spellStart"/>
      <w:r w:rsidRPr="00E51DD9">
        <w:rPr>
          <w:lang w:val="pt-BR"/>
        </w:rPr>
        <w:t>lectus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Curabitu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isl</w:t>
      </w:r>
      <w:proofErr w:type="spellEnd"/>
      <w:r w:rsidRPr="00E51DD9">
        <w:rPr>
          <w:lang w:val="pt-BR"/>
        </w:rPr>
        <w:t xml:space="preserve"> justo, </w:t>
      </w:r>
      <w:proofErr w:type="spellStart"/>
      <w:r w:rsidRPr="00E51DD9">
        <w:rPr>
          <w:lang w:val="pt-BR"/>
        </w:rPr>
        <w:t>laoreet</w:t>
      </w:r>
      <w:proofErr w:type="spellEnd"/>
      <w:r w:rsidRPr="00E51DD9">
        <w:rPr>
          <w:lang w:val="pt-BR"/>
        </w:rPr>
        <w:t xml:space="preserve"> in </w:t>
      </w:r>
      <w:proofErr w:type="spellStart"/>
      <w:r w:rsidRPr="00E51DD9">
        <w:rPr>
          <w:lang w:val="pt-BR"/>
        </w:rPr>
        <w:t>mattis</w:t>
      </w:r>
      <w:proofErr w:type="spellEnd"/>
      <w:r w:rsidRPr="00E51DD9">
        <w:rPr>
          <w:lang w:val="pt-BR"/>
        </w:rPr>
        <w:t xml:space="preserve"> ut, </w:t>
      </w:r>
      <w:proofErr w:type="spellStart"/>
      <w:r w:rsidRPr="00E51DD9">
        <w:rPr>
          <w:lang w:val="pt-BR"/>
        </w:rPr>
        <w:t>congue</w:t>
      </w:r>
      <w:proofErr w:type="spellEnd"/>
      <w:r w:rsidRPr="00E51DD9">
        <w:rPr>
          <w:lang w:val="pt-BR"/>
        </w:rPr>
        <w:t xml:space="preserve"> et ante. </w:t>
      </w:r>
      <w:proofErr w:type="spellStart"/>
      <w:r w:rsidRPr="00E51DD9">
        <w:rPr>
          <w:lang w:val="pt-BR"/>
        </w:rPr>
        <w:t>Phasell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uctus</w:t>
      </w:r>
      <w:proofErr w:type="spellEnd"/>
      <w:r w:rsidRPr="00E51DD9">
        <w:rPr>
          <w:lang w:val="pt-BR"/>
        </w:rPr>
        <w:t xml:space="preserve"> et </w:t>
      </w:r>
      <w:proofErr w:type="spellStart"/>
      <w:r w:rsidRPr="00E51DD9">
        <w:rPr>
          <w:lang w:val="pt-BR"/>
        </w:rPr>
        <w:t>ex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vel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porttitor</w:t>
      </w:r>
      <w:proofErr w:type="spellEnd"/>
      <w:r w:rsidRPr="00E51DD9">
        <w:rPr>
          <w:lang w:val="pt-BR"/>
        </w:rPr>
        <w:t>.</w:t>
      </w:r>
    </w:p>
    <w:p w14:paraId="4F0FD641" w14:textId="77777777" w:rsidR="002C017A" w:rsidRDefault="002C017A" w:rsidP="00632F7B">
      <w:pPr>
        <w:pStyle w:val="Texto-Ttulo2"/>
        <w:outlineLvl w:val="1"/>
      </w:pPr>
      <w:r>
        <w:t xml:space="preserve">Outro </w:t>
      </w:r>
      <w:proofErr w:type="spellStart"/>
      <w:r>
        <w:t>titulo</w:t>
      </w:r>
      <w:proofErr w:type="spellEnd"/>
      <w:r>
        <w:t xml:space="preserve"> 2</w:t>
      </w:r>
    </w:p>
    <w:p w14:paraId="2D9B5574" w14:textId="77777777" w:rsidR="00DD6606" w:rsidRDefault="0026663F" w:rsidP="00FB7C7A">
      <w:pPr>
        <w:pStyle w:val="Texto-Corpo"/>
      </w:pPr>
      <w:r w:rsidRPr="00E51DD9">
        <w:rPr>
          <w:lang w:val="pt-BR"/>
        </w:rPr>
        <w:t xml:space="preserve">Etiam </w:t>
      </w:r>
      <w:proofErr w:type="spellStart"/>
      <w:r w:rsidRPr="00E51DD9">
        <w:rPr>
          <w:lang w:val="pt-BR"/>
        </w:rPr>
        <w:t>ultricie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igula</w:t>
      </w:r>
      <w:proofErr w:type="spellEnd"/>
      <w:r w:rsidRPr="00E51DD9">
        <w:rPr>
          <w:lang w:val="pt-BR"/>
        </w:rPr>
        <w:t xml:space="preserve"> non </w:t>
      </w:r>
      <w:proofErr w:type="spellStart"/>
      <w:r w:rsidRPr="00E51DD9">
        <w:rPr>
          <w:lang w:val="pt-BR"/>
        </w:rPr>
        <w:t>torto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vestibulum</w:t>
      </w:r>
      <w:proofErr w:type="spellEnd"/>
      <w:r w:rsidRPr="00E51DD9">
        <w:rPr>
          <w:lang w:val="pt-BR"/>
        </w:rPr>
        <w:t xml:space="preserve">, </w:t>
      </w:r>
      <w:proofErr w:type="spellStart"/>
      <w:r w:rsidRPr="00E51DD9">
        <w:rPr>
          <w:lang w:val="pt-BR"/>
        </w:rPr>
        <w:t>vel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tempo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ulla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vehicula</w:t>
      </w:r>
      <w:proofErr w:type="spellEnd"/>
      <w:r w:rsidRPr="00E51DD9">
        <w:rPr>
          <w:lang w:val="pt-BR"/>
        </w:rPr>
        <w:t xml:space="preserve">. </w:t>
      </w:r>
      <w:proofErr w:type="spellStart"/>
      <w:r w:rsidRPr="00932CE1">
        <w:t>Donec</w:t>
      </w:r>
      <w:proofErr w:type="spellEnd"/>
      <w:r w:rsidRPr="00932CE1">
        <w:t xml:space="preserve"> </w:t>
      </w:r>
      <w:proofErr w:type="spellStart"/>
      <w:r w:rsidRPr="00932CE1">
        <w:t>vulputate</w:t>
      </w:r>
      <w:proofErr w:type="spellEnd"/>
      <w:r w:rsidRPr="00932CE1">
        <w:t xml:space="preserve"> </w:t>
      </w:r>
      <w:proofErr w:type="spellStart"/>
      <w:r w:rsidRPr="00932CE1">
        <w:t>tellus</w:t>
      </w:r>
      <w:proofErr w:type="spellEnd"/>
      <w:r w:rsidRPr="00932CE1">
        <w:t xml:space="preserve"> vitae magna </w:t>
      </w:r>
      <w:proofErr w:type="spellStart"/>
      <w:r w:rsidRPr="00932CE1">
        <w:t>venenatis</w:t>
      </w:r>
      <w:proofErr w:type="spellEnd"/>
      <w:r w:rsidRPr="00932CE1">
        <w:t xml:space="preserve"> </w:t>
      </w:r>
      <w:proofErr w:type="spellStart"/>
      <w:r w:rsidRPr="00932CE1">
        <w:t>tincidunt</w:t>
      </w:r>
      <w:proofErr w:type="spellEnd"/>
      <w:r w:rsidRPr="00932CE1">
        <w:t>.</w:t>
      </w:r>
      <w:commentRangeEnd w:id="23"/>
      <w:r w:rsidR="00FB7C7A">
        <w:rPr>
          <w:rStyle w:val="Refdecomentrio"/>
          <w:lang w:val="pt-BR"/>
        </w:rPr>
        <w:commentReference w:id="23"/>
      </w:r>
    </w:p>
    <w:p w14:paraId="3B2A14D0" w14:textId="77777777" w:rsidR="00121A60" w:rsidRPr="00AF5623" w:rsidRDefault="00121A60" w:rsidP="004662B3">
      <w:pPr>
        <w:pStyle w:val="Texto-Ttulo2"/>
        <w:outlineLvl w:val="1"/>
      </w:pPr>
      <w:bookmarkStart w:id="25" w:name="_Toc512006344"/>
      <w:r w:rsidRPr="00AF5623">
        <w:t xml:space="preserve">TÍTULO DE NÍVEL </w:t>
      </w:r>
      <w:commentRangeStart w:id="26"/>
      <w:r w:rsidR="00AF5623">
        <w:t>2</w:t>
      </w:r>
      <w:commentRangeEnd w:id="26"/>
      <w:r w:rsidR="00285DBF">
        <w:rPr>
          <w:rStyle w:val="Refdecomentrio"/>
          <w:caps w:val="0"/>
        </w:rPr>
        <w:commentReference w:id="26"/>
      </w:r>
      <w:bookmarkEnd w:id="25"/>
    </w:p>
    <w:p w14:paraId="586D48F3" w14:textId="77777777" w:rsidR="00AF5623" w:rsidRPr="00AF5623" w:rsidRDefault="0026663F" w:rsidP="00AF5623">
      <w:pPr>
        <w:pStyle w:val="Texto-Corpo"/>
        <w:rPr>
          <w:lang w:val="pt-BR"/>
        </w:rPr>
      </w:pPr>
      <w:proofErr w:type="spellStart"/>
      <w:r w:rsidRPr="00E51DD9">
        <w:rPr>
          <w:lang w:val="pt-BR"/>
        </w:rPr>
        <w:t>Maecenas</w:t>
      </w:r>
      <w:proofErr w:type="spellEnd"/>
      <w:r w:rsidRPr="00E51DD9">
        <w:rPr>
          <w:lang w:val="pt-BR"/>
        </w:rPr>
        <w:t xml:space="preserve"> vitae </w:t>
      </w:r>
      <w:proofErr w:type="spellStart"/>
      <w:r w:rsidRPr="00E51DD9">
        <w:rPr>
          <w:lang w:val="pt-BR"/>
        </w:rPr>
        <w:t>fa</w:t>
      </w:r>
      <w:bookmarkStart w:id="27" w:name="_GoBack"/>
      <w:bookmarkEnd w:id="27"/>
      <w:r w:rsidRPr="00E51DD9">
        <w:rPr>
          <w:lang w:val="pt-BR"/>
        </w:rPr>
        <w:t>ucibus</w:t>
      </w:r>
      <w:proofErr w:type="spellEnd"/>
      <w:r w:rsidRPr="00E51DD9">
        <w:rPr>
          <w:lang w:val="pt-BR"/>
        </w:rPr>
        <w:t xml:space="preserve"> libero. </w:t>
      </w:r>
      <w:proofErr w:type="spellStart"/>
      <w:r w:rsidRPr="00E51DD9">
        <w:rPr>
          <w:lang w:val="pt-BR"/>
        </w:rPr>
        <w:t>Aliqua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fringilla</w:t>
      </w:r>
      <w:proofErr w:type="spellEnd"/>
      <w:r w:rsidRPr="00E51DD9">
        <w:rPr>
          <w:lang w:val="pt-BR"/>
        </w:rPr>
        <w:t xml:space="preserve"> erat ac </w:t>
      </w:r>
      <w:proofErr w:type="spellStart"/>
      <w:r w:rsidRPr="00E51DD9">
        <w:rPr>
          <w:lang w:val="pt-BR"/>
        </w:rPr>
        <w:t>volutpa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leifend</w:t>
      </w:r>
      <w:proofErr w:type="spellEnd"/>
      <w:r w:rsidRPr="00E51DD9">
        <w:rPr>
          <w:lang w:val="pt-BR"/>
        </w:rPr>
        <w:t xml:space="preserve">. </w:t>
      </w:r>
      <w:proofErr w:type="spellStart"/>
      <w:r w:rsidRPr="00A57F23">
        <w:t>Sed</w:t>
      </w:r>
      <w:proofErr w:type="spellEnd"/>
      <w:r w:rsidRPr="00A57F23">
        <w:t xml:space="preserve"> </w:t>
      </w:r>
      <w:proofErr w:type="spellStart"/>
      <w:r w:rsidRPr="00A57F23">
        <w:t>viverra</w:t>
      </w:r>
      <w:proofErr w:type="spellEnd"/>
      <w:r w:rsidRPr="00A57F23">
        <w:t xml:space="preserve"> </w:t>
      </w:r>
      <w:proofErr w:type="spellStart"/>
      <w:r w:rsidRPr="00A57F23">
        <w:t>purus</w:t>
      </w:r>
      <w:proofErr w:type="spellEnd"/>
      <w:r w:rsidRPr="00A57F23">
        <w:t xml:space="preserve"> dolor, a </w:t>
      </w:r>
      <w:proofErr w:type="spellStart"/>
      <w:r w:rsidRPr="00A57F23">
        <w:t>accumsan</w:t>
      </w:r>
      <w:proofErr w:type="spellEnd"/>
      <w:r w:rsidRPr="00A57F23">
        <w:t xml:space="preserve"> </w:t>
      </w:r>
      <w:proofErr w:type="spellStart"/>
      <w:r w:rsidRPr="00A57F23">
        <w:t>sapien</w:t>
      </w:r>
      <w:proofErr w:type="spellEnd"/>
      <w:r w:rsidRPr="00A57F23">
        <w:t xml:space="preserve"> </w:t>
      </w:r>
      <w:proofErr w:type="spellStart"/>
      <w:r w:rsidRPr="00A57F23">
        <w:t>lobortis</w:t>
      </w:r>
      <w:proofErr w:type="spellEnd"/>
      <w:r w:rsidRPr="00A57F23">
        <w:t xml:space="preserve"> et. </w:t>
      </w:r>
      <w:proofErr w:type="spellStart"/>
      <w:r w:rsidRPr="00A57F23">
        <w:t>Etiam</w:t>
      </w:r>
      <w:proofErr w:type="spellEnd"/>
      <w:r w:rsidRPr="00A57F23">
        <w:t xml:space="preserve"> </w:t>
      </w:r>
      <w:proofErr w:type="spellStart"/>
      <w:r w:rsidRPr="00A57F23">
        <w:t>sollicitudin</w:t>
      </w:r>
      <w:proofErr w:type="spellEnd"/>
      <w:r w:rsidRPr="00A57F23">
        <w:t xml:space="preserve"> </w:t>
      </w:r>
      <w:proofErr w:type="spellStart"/>
      <w:r w:rsidRPr="00A57F23">
        <w:t>sapien</w:t>
      </w:r>
      <w:proofErr w:type="spellEnd"/>
      <w:r w:rsidRPr="00A57F23">
        <w:t xml:space="preserve"> </w:t>
      </w:r>
      <w:proofErr w:type="spellStart"/>
      <w:r w:rsidRPr="00A57F23">
        <w:t>neque</w:t>
      </w:r>
      <w:proofErr w:type="spellEnd"/>
      <w:r w:rsidRPr="00A57F23">
        <w:t xml:space="preserve">, </w:t>
      </w:r>
      <w:proofErr w:type="spellStart"/>
      <w:r w:rsidRPr="00A57F23">
        <w:t>sagittis</w:t>
      </w:r>
      <w:proofErr w:type="spellEnd"/>
      <w:r w:rsidRPr="00A57F23">
        <w:t xml:space="preserve"> </w:t>
      </w:r>
      <w:proofErr w:type="spellStart"/>
      <w:r w:rsidRPr="00A57F23">
        <w:t>blandit</w:t>
      </w:r>
      <w:proofErr w:type="spellEnd"/>
      <w:r w:rsidRPr="00A57F23">
        <w:t xml:space="preserve"> </w:t>
      </w:r>
      <w:proofErr w:type="spellStart"/>
      <w:r w:rsidRPr="00A57F23">
        <w:t>enim</w:t>
      </w:r>
      <w:proofErr w:type="spellEnd"/>
      <w:r w:rsidRPr="00A57F23">
        <w:t xml:space="preserve"> </w:t>
      </w:r>
      <w:proofErr w:type="spellStart"/>
      <w:r w:rsidRPr="00A57F23">
        <w:t>mollis</w:t>
      </w:r>
      <w:proofErr w:type="spellEnd"/>
      <w:r w:rsidRPr="00A57F23">
        <w:t xml:space="preserve"> vitae. </w:t>
      </w:r>
      <w:r w:rsidRPr="00932CE1">
        <w:t xml:space="preserve">In </w:t>
      </w:r>
      <w:proofErr w:type="spellStart"/>
      <w:r w:rsidRPr="00932CE1">
        <w:t>volutpat</w:t>
      </w:r>
      <w:proofErr w:type="spellEnd"/>
      <w:r w:rsidRPr="00932CE1">
        <w:t xml:space="preserve"> vitae </w:t>
      </w:r>
      <w:proofErr w:type="spellStart"/>
      <w:r w:rsidRPr="00932CE1">
        <w:t>eros</w:t>
      </w:r>
      <w:proofErr w:type="spellEnd"/>
      <w:r w:rsidRPr="00932CE1">
        <w:t xml:space="preserve"> id </w:t>
      </w:r>
      <w:proofErr w:type="spellStart"/>
      <w:r w:rsidRPr="00932CE1">
        <w:t>malesuada</w:t>
      </w:r>
      <w:proofErr w:type="spellEnd"/>
      <w:r w:rsidRPr="00932CE1">
        <w:t xml:space="preserve">. </w:t>
      </w:r>
      <w:proofErr w:type="spellStart"/>
      <w:r w:rsidRPr="00AF5623">
        <w:rPr>
          <w:lang w:val="pt-BR"/>
        </w:rPr>
        <w:t>Integer</w:t>
      </w:r>
      <w:proofErr w:type="spellEnd"/>
      <w:r w:rsidRPr="00AF5623">
        <w:rPr>
          <w:lang w:val="pt-BR"/>
        </w:rPr>
        <w:t xml:space="preserve"> vitae </w:t>
      </w:r>
      <w:proofErr w:type="spellStart"/>
      <w:r w:rsidRPr="00AF5623">
        <w:rPr>
          <w:lang w:val="pt-BR"/>
        </w:rPr>
        <w:t>diam</w:t>
      </w:r>
      <w:proofErr w:type="spellEnd"/>
      <w:r w:rsidRPr="00AF5623">
        <w:rPr>
          <w:lang w:val="pt-BR"/>
        </w:rPr>
        <w:t xml:space="preserve"> ut </w:t>
      </w:r>
      <w:proofErr w:type="spellStart"/>
      <w:r w:rsidRPr="00AF5623">
        <w:rPr>
          <w:lang w:val="pt-BR"/>
        </w:rPr>
        <w:t>nisi</w:t>
      </w:r>
      <w:proofErr w:type="spellEnd"/>
      <w:r w:rsidRPr="00AF5623">
        <w:rPr>
          <w:lang w:val="pt-BR"/>
        </w:rPr>
        <w:t xml:space="preserve"> </w:t>
      </w:r>
      <w:proofErr w:type="spellStart"/>
      <w:r w:rsidRPr="00AF5623">
        <w:rPr>
          <w:lang w:val="pt-BR"/>
        </w:rPr>
        <w:t>porttitor</w:t>
      </w:r>
      <w:proofErr w:type="spellEnd"/>
      <w:r w:rsidRPr="00AF5623">
        <w:rPr>
          <w:lang w:val="pt-BR"/>
        </w:rPr>
        <w:t xml:space="preserve"> </w:t>
      </w:r>
      <w:proofErr w:type="spellStart"/>
      <w:r w:rsidRPr="00AF5623">
        <w:rPr>
          <w:lang w:val="pt-BR"/>
        </w:rPr>
        <w:t>cursus</w:t>
      </w:r>
      <w:proofErr w:type="spellEnd"/>
      <w:r w:rsidRPr="00AF5623">
        <w:rPr>
          <w:lang w:val="pt-BR"/>
        </w:rPr>
        <w:t>.</w:t>
      </w:r>
    </w:p>
    <w:p w14:paraId="739486DD" w14:textId="77777777" w:rsidR="00AF5623" w:rsidRPr="00AF5623" w:rsidRDefault="00AF5623" w:rsidP="004662B3">
      <w:pPr>
        <w:pStyle w:val="Texto-Ttulo2"/>
        <w:outlineLvl w:val="1"/>
      </w:pPr>
      <w:bookmarkStart w:id="28" w:name="_Toc512006345"/>
      <w:r w:rsidRPr="00AF5623">
        <w:t>Incluí mais um t</w:t>
      </w:r>
      <w:r>
        <w:t>ítulo de nível 2</w:t>
      </w:r>
      <w:bookmarkEnd w:id="28"/>
    </w:p>
    <w:p w14:paraId="2406BE67" w14:textId="77777777" w:rsidR="000407AB" w:rsidRPr="000407AB" w:rsidRDefault="0026663F" w:rsidP="00AF5623">
      <w:pPr>
        <w:pStyle w:val="Texto-Corpo"/>
        <w:rPr>
          <w:lang w:val="pt-BR"/>
        </w:rPr>
      </w:pPr>
      <w:proofErr w:type="spellStart"/>
      <w:r w:rsidRPr="000407AB">
        <w:rPr>
          <w:lang w:val="pt-BR"/>
        </w:rPr>
        <w:t>Vestibulum</w:t>
      </w:r>
      <w:proofErr w:type="spellEnd"/>
      <w:r w:rsidRPr="000407AB">
        <w:rPr>
          <w:lang w:val="pt-BR"/>
        </w:rPr>
        <w:t xml:space="preserve"> </w:t>
      </w:r>
      <w:proofErr w:type="spellStart"/>
      <w:r w:rsidRPr="000407AB">
        <w:rPr>
          <w:lang w:val="pt-BR"/>
        </w:rPr>
        <w:t>fermentum</w:t>
      </w:r>
      <w:proofErr w:type="spellEnd"/>
      <w:r w:rsidRPr="000407AB">
        <w:rPr>
          <w:lang w:val="pt-BR"/>
        </w:rPr>
        <w:t xml:space="preserve">, </w:t>
      </w:r>
      <w:proofErr w:type="spellStart"/>
      <w:r w:rsidRPr="000407AB">
        <w:rPr>
          <w:lang w:val="pt-BR"/>
        </w:rPr>
        <w:t>arcu</w:t>
      </w:r>
      <w:proofErr w:type="spellEnd"/>
      <w:r w:rsidRPr="000407AB">
        <w:rPr>
          <w:lang w:val="pt-BR"/>
        </w:rPr>
        <w:t xml:space="preserve"> </w:t>
      </w:r>
      <w:proofErr w:type="spellStart"/>
      <w:r w:rsidRPr="000407AB">
        <w:rPr>
          <w:lang w:val="pt-BR"/>
        </w:rPr>
        <w:t>vel</w:t>
      </w:r>
      <w:proofErr w:type="spellEnd"/>
      <w:r w:rsidRPr="000407AB">
        <w:rPr>
          <w:lang w:val="pt-BR"/>
        </w:rPr>
        <w:t xml:space="preserve"> </w:t>
      </w:r>
      <w:proofErr w:type="spellStart"/>
      <w:r w:rsidRPr="000407AB">
        <w:rPr>
          <w:lang w:val="pt-BR"/>
        </w:rPr>
        <w:t>iaculis</w:t>
      </w:r>
      <w:proofErr w:type="spellEnd"/>
      <w:r w:rsidRPr="000407AB">
        <w:rPr>
          <w:lang w:val="pt-BR"/>
        </w:rPr>
        <w:t xml:space="preserve"> </w:t>
      </w:r>
      <w:proofErr w:type="spellStart"/>
      <w:r w:rsidRPr="000407AB">
        <w:rPr>
          <w:lang w:val="pt-BR"/>
        </w:rPr>
        <w:t>cursus</w:t>
      </w:r>
      <w:proofErr w:type="spellEnd"/>
      <w:r w:rsidRPr="000407AB">
        <w:rPr>
          <w:lang w:val="pt-BR"/>
        </w:rPr>
        <w:t xml:space="preserve">, </w:t>
      </w:r>
      <w:proofErr w:type="spellStart"/>
      <w:r w:rsidRPr="000407AB">
        <w:rPr>
          <w:lang w:val="pt-BR"/>
        </w:rPr>
        <w:t>diam</w:t>
      </w:r>
      <w:proofErr w:type="spellEnd"/>
      <w:r w:rsidRPr="000407AB">
        <w:rPr>
          <w:lang w:val="pt-BR"/>
        </w:rPr>
        <w:t xml:space="preserve"> </w:t>
      </w:r>
      <w:proofErr w:type="spellStart"/>
      <w:r w:rsidRPr="000407AB">
        <w:rPr>
          <w:lang w:val="pt-BR"/>
        </w:rPr>
        <w:t>dolor</w:t>
      </w:r>
      <w:proofErr w:type="spellEnd"/>
      <w:r w:rsidRPr="000407AB">
        <w:rPr>
          <w:lang w:val="pt-BR"/>
        </w:rPr>
        <w:t xml:space="preserve"> </w:t>
      </w:r>
      <w:proofErr w:type="spellStart"/>
      <w:r w:rsidRPr="000407AB">
        <w:rPr>
          <w:lang w:val="pt-BR"/>
        </w:rPr>
        <w:t>laoreet</w:t>
      </w:r>
      <w:proofErr w:type="spellEnd"/>
      <w:r w:rsidRPr="000407AB">
        <w:rPr>
          <w:lang w:val="pt-BR"/>
        </w:rPr>
        <w:t xml:space="preserve"> libero, in </w:t>
      </w:r>
      <w:proofErr w:type="spellStart"/>
      <w:r w:rsidRPr="000407AB">
        <w:rPr>
          <w:lang w:val="pt-BR"/>
        </w:rPr>
        <w:t>sodales</w:t>
      </w:r>
      <w:proofErr w:type="spellEnd"/>
      <w:r w:rsidRPr="000407AB">
        <w:rPr>
          <w:lang w:val="pt-BR"/>
        </w:rPr>
        <w:t xml:space="preserve"> </w:t>
      </w:r>
      <w:proofErr w:type="spellStart"/>
      <w:r w:rsidRPr="000407AB">
        <w:rPr>
          <w:lang w:val="pt-BR"/>
        </w:rPr>
        <w:t>eros</w:t>
      </w:r>
      <w:proofErr w:type="spellEnd"/>
      <w:r w:rsidRPr="000407AB">
        <w:rPr>
          <w:lang w:val="pt-BR"/>
        </w:rPr>
        <w:t xml:space="preserve"> </w:t>
      </w:r>
      <w:proofErr w:type="spellStart"/>
      <w:r w:rsidRPr="000407AB">
        <w:rPr>
          <w:lang w:val="pt-BR"/>
        </w:rPr>
        <w:t>nisi</w:t>
      </w:r>
      <w:proofErr w:type="spellEnd"/>
      <w:r w:rsidRPr="000407AB">
        <w:rPr>
          <w:lang w:val="pt-BR"/>
        </w:rPr>
        <w:t xml:space="preserve"> non </w:t>
      </w:r>
      <w:proofErr w:type="spellStart"/>
      <w:r w:rsidRPr="000407AB">
        <w:rPr>
          <w:lang w:val="pt-BR"/>
        </w:rPr>
        <w:t>lorem</w:t>
      </w:r>
      <w:proofErr w:type="spellEnd"/>
      <w:r w:rsidRPr="000407AB">
        <w:rPr>
          <w:lang w:val="pt-BR"/>
        </w:rPr>
        <w:t>.</w:t>
      </w:r>
    </w:p>
    <w:p w14:paraId="31C34179" w14:textId="77777777" w:rsidR="000407AB" w:rsidRPr="000407AB" w:rsidRDefault="000407AB" w:rsidP="004662B3">
      <w:pPr>
        <w:pStyle w:val="Texto-Ttulo3"/>
        <w:outlineLvl w:val="2"/>
      </w:pPr>
      <w:bookmarkStart w:id="29" w:name="_Toc512006346"/>
      <w:r w:rsidRPr="000407AB">
        <w:lastRenderedPageBreak/>
        <w:t>Título de n</w:t>
      </w:r>
      <w:r>
        <w:t>ível 3</w:t>
      </w:r>
      <w:bookmarkEnd w:id="29"/>
    </w:p>
    <w:p w14:paraId="2AB38072" w14:textId="77777777" w:rsidR="0017783D" w:rsidRPr="00AF5623" w:rsidRDefault="0026663F" w:rsidP="0017783D">
      <w:pPr>
        <w:pStyle w:val="Texto-Corpo"/>
        <w:rPr>
          <w:lang w:val="pt-BR"/>
        </w:rPr>
      </w:pPr>
      <w:r w:rsidRPr="00932CE1">
        <w:t xml:space="preserve">Morbi </w:t>
      </w:r>
      <w:proofErr w:type="spellStart"/>
      <w:r w:rsidRPr="00932CE1">
        <w:t>feugiat</w:t>
      </w:r>
      <w:proofErr w:type="spellEnd"/>
      <w:r w:rsidRPr="00932CE1">
        <w:t xml:space="preserve"> </w:t>
      </w:r>
      <w:proofErr w:type="spellStart"/>
      <w:r w:rsidRPr="00932CE1">
        <w:t>tristique</w:t>
      </w:r>
      <w:proofErr w:type="spellEnd"/>
      <w:r w:rsidRPr="00932CE1">
        <w:t xml:space="preserve"> </w:t>
      </w:r>
      <w:proofErr w:type="spellStart"/>
      <w:r w:rsidRPr="00932CE1">
        <w:t>arcu</w:t>
      </w:r>
      <w:proofErr w:type="spellEnd"/>
      <w:r w:rsidRPr="00932CE1">
        <w:t xml:space="preserve">, in </w:t>
      </w:r>
      <w:proofErr w:type="spellStart"/>
      <w:r w:rsidRPr="00932CE1">
        <w:t>elementum</w:t>
      </w:r>
      <w:proofErr w:type="spellEnd"/>
      <w:r w:rsidRPr="00932CE1">
        <w:t xml:space="preserve"> </w:t>
      </w:r>
      <w:proofErr w:type="spellStart"/>
      <w:r w:rsidRPr="00932CE1">
        <w:t>est</w:t>
      </w:r>
      <w:proofErr w:type="spellEnd"/>
      <w:r w:rsidRPr="00932CE1">
        <w:t xml:space="preserve"> </w:t>
      </w:r>
      <w:proofErr w:type="spellStart"/>
      <w:r w:rsidRPr="00932CE1">
        <w:t>blandit</w:t>
      </w:r>
      <w:proofErr w:type="spellEnd"/>
      <w:r w:rsidRPr="00932CE1">
        <w:t xml:space="preserve"> vitae. </w:t>
      </w:r>
      <w:proofErr w:type="spellStart"/>
      <w:r w:rsidRPr="0017783D">
        <w:rPr>
          <w:lang w:val="pt-BR"/>
        </w:rPr>
        <w:t>Suspendisse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aliquam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sapien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tincidunt</w:t>
      </w:r>
      <w:proofErr w:type="spellEnd"/>
      <w:r w:rsidRPr="0017783D">
        <w:rPr>
          <w:lang w:val="pt-BR"/>
        </w:rPr>
        <w:t xml:space="preserve"> massa </w:t>
      </w:r>
      <w:proofErr w:type="spellStart"/>
      <w:r w:rsidRPr="0017783D">
        <w:rPr>
          <w:lang w:val="pt-BR"/>
        </w:rPr>
        <w:t>porttitor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cursus</w:t>
      </w:r>
      <w:proofErr w:type="spellEnd"/>
      <w:r w:rsidRPr="0017783D">
        <w:rPr>
          <w:lang w:val="pt-BR"/>
        </w:rPr>
        <w:t>.</w:t>
      </w:r>
      <w:r w:rsidR="0017783D" w:rsidRPr="0017783D">
        <w:rPr>
          <w:lang w:val="pt-BR"/>
        </w:rPr>
        <w:t xml:space="preserve"> </w:t>
      </w:r>
      <w:proofErr w:type="spellStart"/>
      <w:r w:rsidR="0017783D" w:rsidRPr="0017783D">
        <w:rPr>
          <w:lang w:val="pt-BR"/>
        </w:rPr>
        <w:t>Maecenas</w:t>
      </w:r>
      <w:proofErr w:type="spellEnd"/>
      <w:r w:rsidR="0017783D" w:rsidRPr="0017783D">
        <w:rPr>
          <w:lang w:val="pt-BR"/>
        </w:rPr>
        <w:t xml:space="preserve"> vitae </w:t>
      </w:r>
      <w:proofErr w:type="spellStart"/>
      <w:r w:rsidR="0017783D" w:rsidRPr="0017783D">
        <w:rPr>
          <w:lang w:val="pt-BR"/>
        </w:rPr>
        <w:t>faucibus</w:t>
      </w:r>
      <w:proofErr w:type="spellEnd"/>
      <w:r w:rsidR="0017783D" w:rsidRPr="0017783D">
        <w:rPr>
          <w:lang w:val="pt-BR"/>
        </w:rPr>
        <w:t xml:space="preserve"> libero. </w:t>
      </w:r>
      <w:proofErr w:type="spellStart"/>
      <w:r w:rsidR="0017783D" w:rsidRPr="0017783D">
        <w:rPr>
          <w:lang w:val="pt-BR"/>
        </w:rPr>
        <w:t>Aliquam</w:t>
      </w:r>
      <w:proofErr w:type="spellEnd"/>
      <w:r w:rsidR="0017783D" w:rsidRPr="0017783D">
        <w:rPr>
          <w:lang w:val="pt-BR"/>
        </w:rPr>
        <w:t xml:space="preserve"> </w:t>
      </w:r>
      <w:proofErr w:type="spellStart"/>
      <w:r w:rsidR="0017783D" w:rsidRPr="0017783D">
        <w:rPr>
          <w:lang w:val="pt-BR"/>
        </w:rPr>
        <w:t>fringilla</w:t>
      </w:r>
      <w:proofErr w:type="spellEnd"/>
      <w:r w:rsidR="0017783D" w:rsidRPr="0017783D">
        <w:rPr>
          <w:lang w:val="pt-BR"/>
        </w:rPr>
        <w:t xml:space="preserve"> erat ac </w:t>
      </w:r>
      <w:proofErr w:type="spellStart"/>
      <w:r w:rsidR="0017783D" w:rsidRPr="0017783D">
        <w:rPr>
          <w:lang w:val="pt-BR"/>
        </w:rPr>
        <w:t>volutpat</w:t>
      </w:r>
      <w:proofErr w:type="spellEnd"/>
      <w:r w:rsidR="0017783D" w:rsidRPr="0017783D">
        <w:rPr>
          <w:lang w:val="pt-BR"/>
        </w:rPr>
        <w:t xml:space="preserve"> </w:t>
      </w:r>
      <w:proofErr w:type="spellStart"/>
      <w:r w:rsidR="0017783D" w:rsidRPr="0017783D">
        <w:rPr>
          <w:lang w:val="pt-BR"/>
        </w:rPr>
        <w:t>eleifend</w:t>
      </w:r>
      <w:proofErr w:type="spellEnd"/>
      <w:r w:rsidR="0017783D" w:rsidRPr="0017783D">
        <w:rPr>
          <w:lang w:val="pt-BR"/>
        </w:rPr>
        <w:t xml:space="preserve">. </w:t>
      </w:r>
      <w:proofErr w:type="spellStart"/>
      <w:r w:rsidR="0017783D" w:rsidRPr="00A57F23">
        <w:t>Sed</w:t>
      </w:r>
      <w:proofErr w:type="spellEnd"/>
      <w:r w:rsidR="0017783D" w:rsidRPr="00A57F23">
        <w:t xml:space="preserve"> </w:t>
      </w:r>
      <w:proofErr w:type="spellStart"/>
      <w:r w:rsidR="0017783D" w:rsidRPr="00A57F23">
        <w:t>viverra</w:t>
      </w:r>
      <w:proofErr w:type="spellEnd"/>
      <w:r w:rsidR="0017783D" w:rsidRPr="00A57F23">
        <w:t xml:space="preserve"> </w:t>
      </w:r>
      <w:proofErr w:type="spellStart"/>
      <w:r w:rsidR="0017783D" w:rsidRPr="00A57F23">
        <w:t>purus</w:t>
      </w:r>
      <w:proofErr w:type="spellEnd"/>
      <w:r w:rsidR="0017783D" w:rsidRPr="00A57F23">
        <w:t xml:space="preserve"> dolor, a </w:t>
      </w:r>
      <w:proofErr w:type="spellStart"/>
      <w:r w:rsidR="0017783D" w:rsidRPr="00A57F23">
        <w:t>accumsan</w:t>
      </w:r>
      <w:proofErr w:type="spellEnd"/>
      <w:r w:rsidR="0017783D" w:rsidRPr="00A57F23">
        <w:t xml:space="preserve"> </w:t>
      </w:r>
      <w:proofErr w:type="spellStart"/>
      <w:r w:rsidR="0017783D" w:rsidRPr="00A57F23">
        <w:t>sapien</w:t>
      </w:r>
      <w:proofErr w:type="spellEnd"/>
      <w:r w:rsidR="0017783D" w:rsidRPr="00A57F23">
        <w:t xml:space="preserve"> </w:t>
      </w:r>
      <w:proofErr w:type="spellStart"/>
      <w:r w:rsidR="0017783D" w:rsidRPr="00A57F23">
        <w:t>lobortis</w:t>
      </w:r>
      <w:proofErr w:type="spellEnd"/>
      <w:r w:rsidR="0017783D" w:rsidRPr="00A57F23">
        <w:t xml:space="preserve"> et. </w:t>
      </w:r>
      <w:proofErr w:type="spellStart"/>
      <w:r w:rsidR="0017783D" w:rsidRPr="00A57F23">
        <w:t>Etiam</w:t>
      </w:r>
      <w:proofErr w:type="spellEnd"/>
      <w:r w:rsidR="0017783D" w:rsidRPr="00A57F23">
        <w:t xml:space="preserve"> </w:t>
      </w:r>
      <w:proofErr w:type="spellStart"/>
      <w:r w:rsidR="0017783D" w:rsidRPr="00A57F23">
        <w:t>sollicitudin</w:t>
      </w:r>
      <w:proofErr w:type="spellEnd"/>
      <w:r w:rsidR="0017783D" w:rsidRPr="00A57F23">
        <w:t xml:space="preserve"> </w:t>
      </w:r>
      <w:proofErr w:type="spellStart"/>
      <w:r w:rsidR="0017783D" w:rsidRPr="00A57F23">
        <w:t>sapien</w:t>
      </w:r>
      <w:proofErr w:type="spellEnd"/>
      <w:r w:rsidR="0017783D" w:rsidRPr="00A57F23">
        <w:t xml:space="preserve"> </w:t>
      </w:r>
      <w:proofErr w:type="spellStart"/>
      <w:r w:rsidR="0017783D" w:rsidRPr="00A57F23">
        <w:t>neque</w:t>
      </w:r>
      <w:proofErr w:type="spellEnd"/>
      <w:r w:rsidR="0017783D" w:rsidRPr="00A57F23">
        <w:t xml:space="preserve">, </w:t>
      </w:r>
      <w:proofErr w:type="spellStart"/>
      <w:r w:rsidR="0017783D" w:rsidRPr="00A57F23">
        <w:t>sagittis</w:t>
      </w:r>
      <w:proofErr w:type="spellEnd"/>
      <w:r w:rsidR="0017783D" w:rsidRPr="00A57F23">
        <w:t xml:space="preserve"> </w:t>
      </w:r>
      <w:proofErr w:type="spellStart"/>
      <w:r w:rsidR="0017783D" w:rsidRPr="00A57F23">
        <w:t>blandit</w:t>
      </w:r>
      <w:proofErr w:type="spellEnd"/>
      <w:r w:rsidR="0017783D" w:rsidRPr="00A57F23">
        <w:t xml:space="preserve"> </w:t>
      </w:r>
      <w:proofErr w:type="spellStart"/>
      <w:r w:rsidR="0017783D" w:rsidRPr="00A57F23">
        <w:t>enim</w:t>
      </w:r>
      <w:proofErr w:type="spellEnd"/>
      <w:r w:rsidR="0017783D" w:rsidRPr="00A57F23">
        <w:t xml:space="preserve"> </w:t>
      </w:r>
      <w:proofErr w:type="spellStart"/>
      <w:r w:rsidR="0017783D" w:rsidRPr="00A57F23">
        <w:t>mollis</w:t>
      </w:r>
      <w:proofErr w:type="spellEnd"/>
      <w:r w:rsidR="0017783D" w:rsidRPr="00A57F23">
        <w:t xml:space="preserve"> vitae. </w:t>
      </w:r>
      <w:r w:rsidR="0017783D" w:rsidRPr="0017783D">
        <w:rPr>
          <w:lang w:val="pt-BR"/>
        </w:rPr>
        <w:t xml:space="preserve">In </w:t>
      </w:r>
      <w:proofErr w:type="spellStart"/>
      <w:r w:rsidR="0017783D" w:rsidRPr="0017783D">
        <w:rPr>
          <w:lang w:val="pt-BR"/>
        </w:rPr>
        <w:t>volutpat</w:t>
      </w:r>
      <w:proofErr w:type="spellEnd"/>
      <w:r w:rsidR="0017783D" w:rsidRPr="0017783D">
        <w:rPr>
          <w:lang w:val="pt-BR"/>
        </w:rPr>
        <w:t xml:space="preserve"> vitae </w:t>
      </w:r>
      <w:proofErr w:type="spellStart"/>
      <w:r w:rsidR="0017783D" w:rsidRPr="0017783D">
        <w:rPr>
          <w:lang w:val="pt-BR"/>
        </w:rPr>
        <w:t>eros</w:t>
      </w:r>
      <w:proofErr w:type="spellEnd"/>
      <w:r w:rsidR="0017783D" w:rsidRPr="0017783D">
        <w:rPr>
          <w:lang w:val="pt-BR"/>
        </w:rPr>
        <w:t xml:space="preserve"> id </w:t>
      </w:r>
      <w:proofErr w:type="spellStart"/>
      <w:r w:rsidR="0017783D" w:rsidRPr="0017783D">
        <w:rPr>
          <w:lang w:val="pt-BR"/>
        </w:rPr>
        <w:t>malesuada</w:t>
      </w:r>
      <w:proofErr w:type="spellEnd"/>
      <w:r w:rsidR="0017783D" w:rsidRPr="0017783D">
        <w:rPr>
          <w:lang w:val="pt-BR"/>
        </w:rPr>
        <w:t xml:space="preserve">. </w:t>
      </w:r>
      <w:proofErr w:type="spellStart"/>
      <w:r w:rsidR="0017783D" w:rsidRPr="00AF5623">
        <w:rPr>
          <w:lang w:val="pt-BR"/>
        </w:rPr>
        <w:t>Integer</w:t>
      </w:r>
      <w:proofErr w:type="spellEnd"/>
      <w:r w:rsidR="0017783D" w:rsidRPr="00AF5623">
        <w:rPr>
          <w:lang w:val="pt-BR"/>
        </w:rPr>
        <w:t xml:space="preserve"> vitae </w:t>
      </w:r>
      <w:proofErr w:type="spellStart"/>
      <w:r w:rsidR="0017783D" w:rsidRPr="00AF5623">
        <w:rPr>
          <w:lang w:val="pt-BR"/>
        </w:rPr>
        <w:t>diam</w:t>
      </w:r>
      <w:proofErr w:type="spellEnd"/>
      <w:r w:rsidR="0017783D" w:rsidRPr="00AF5623">
        <w:rPr>
          <w:lang w:val="pt-BR"/>
        </w:rPr>
        <w:t xml:space="preserve"> ut </w:t>
      </w:r>
      <w:proofErr w:type="spellStart"/>
      <w:r w:rsidR="0017783D" w:rsidRPr="00AF5623">
        <w:rPr>
          <w:lang w:val="pt-BR"/>
        </w:rPr>
        <w:t>nisi</w:t>
      </w:r>
      <w:proofErr w:type="spellEnd"/>
      <w:r w:rsidR="0017783D" w:rsidRPr="00AF5623">
        <w:rPr>
          <w:lang w:val="pt-BR"/>
        </w:rPr>
        <w:t xml:space="preserve"> </w:t>
      </w:r>
      <w:proofErr w:type="spellStart"/>
      <w:r w:rsidR="0017783D" w:rsidRPr="00AF5623">
        <w:rPr>
          <w:lang w:val="pt-BR"/>
        </w:rPr>
        <w:t>porttitor</w:t>
      </w:r>
      <w:proofErr w:type="spellEnd"/>
      <w:r w:rsidR="0017783D" w:rsidRPr="00AF5623">
        <w:rPr>
          <w:lang w:val="pt-BR"/>
        </w:rPr>
        <w:t xml:space="preserve"> </w:t>
      </w:r>
      <w:proofErr w:type="spellStart"/>
      <w:r w:rsidR="0017783D" w:rsidRPr="00AF5623">
        <w:rPr>
          <w:lang w:val="pt-BR"/>
        </w:rPr>
        <w:t>cursus</w:t>
      </w:r>
      <w:proofErr w:type="spellEnd"/>
      <w:r w:rsidR="0017783D" w:rsidRPr="00AF5623">
        <w:rPr>
          <w:lang w:val="pt-BR"/>
        </w:rPr>
        <w:t>.</w:t>
      </w:r>
    </w:p>
    <w:p w14:paraId="435365D0" w14:textId="77777777" w:rsidR="0017783D" w:rsidRPr="00AF5623" w:rsidRDefault="0017783D" w:rsidP="0017783D">
      <w:pPr>
        <w:pStyle w:val="Texto-Corpo"/>
        <w:rPr>
          <w:lang w:val="pt-BR"/>
        </w:rPr>
      </w:pPr>
      <w:proofErr w:type="spellStart"/>
      <w:r w:rsidRPr="0017783D">
        <w:rPr>
          <w:lang w:val="pt-BR"/>
        </w:rPr>
        <w:t>Maecenas</w:t>
      </w:r>
      <w:proofErr w:type="spellEnd"/>
      <w:r w:rsidRPr="0017783D">
        <w:rPr>
          <w:lang w:val="pt-BR"/>
        </w:rPr>
        <w:t xml:space="preserve"> vitae </w:t>
      </w:r>
      <w:proofErr w:type="spellStart"/>
      <w:r w:rsidRPr="0017783D">
        <w:rPr>
          <w:lang w:val="pt-BR"/>
        </w:rPr>
        <w:t>faucibus</w:t>
      </w:r>
      <w:proofErr w:type="spellEnd"/>
      <w:r w:rsidRPr="0017783D">
        <w:rPr>
          <w:lang w:val="pt-BR"/>
        </w:rPr>
        <w:t xml:space="preserve"> libero. </w:t>
      </w:r>
      <w:proofErr w:type="spellStart"/>
      <w:r w:rsidRPr="0017783D">
        <w:rPr>
          <w:lang w:val="pt-BR"/>
        </w:rPr>
        <w:t>Aliquam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fringilla</w:t>
      </w:r>
      <w:proofErr w:type="spellEnd"/>
      <w:r w:rsidRPr="0017783D">
        <w:rPr>
          <w:lang w:val="pt-BR"/>
        </w:rPr>
        <w:t xml:space="preserve"> erat ac </w:t>
      </w:r>
      <w:proofErr w:type="spellStart"/>
      <w:r w:rsidRPr="0017783D">
        <w:rPr>
          <w:lang w:val="pt-BR"/>
        </w:rPr>
        <w:t>volutpat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eleifend</w:t>
      </w:r>
      <w:proofErr w:type="spellEnd"/>
      <w:r w:rsidRPr="0017783D">
        <w:rPr>
          <w:lang w:val="pt-BR"/>
        </w:rPr>
        <w:t xml:space="preserve">. </w:t>
      </w:r>
      <w:proofErr w:type="spellStart"/>
      <w:r w:rsidRPr="0017783D">
        <w:rPr>
          <w:lang w:val="pt-BR"/>
        </w:rPr>
        <w:t>Sed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viverra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purus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dolor</w:t>
      </w:r>
      <w:proofErr w:type="spellEnd"/>
      <w:r w:rsidRPr="0017783D">
        <w:rPr>
          <w:lang w:val="pt-BR"/>
        </w:rPr>
        <w:t xml:space="preserve">, a </w:t>
      </w:r>
      <w:proofErr w:type="spellStart"/>
      <w:r w:rsidRPr="0017783D">
        <w:rPr>
          <w:lang w:val="pt-BR"/>
        </w:rPr>
        <w:t>accumsan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sapien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lobortis</w:t>
      </w:r>
      <w:proofErr w:type="spellEnd"/>
      <w:r w:rsidRPr="0017783D">
        <w:rPr>
          <w:lang w:val="pt-BR"/>
        </w:rPr>
        <w:t xml:space="preserve"> et. Etiam </w:t>
      </w:r>
      <w:proofErr w:type="spellStart"/>
      <w:r w:rsidRPr="0017783D">
        <w:rPr>
          <w:lang w:val="pt-BR"/>
        </w:rPr>
        <w:t>sollicitudin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sapien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neque</w:t>
      </w:r>
      <w:proofErr w:type="spellEnd"/>
      <w:r w:rsidRPr="0017783D">
        <w:rPr>
          <w:lang w:val="pt-BR"/>
        </w:rPr>
        <w:t xml:space="preserve">, </w:t>
      </w:r>
      <w:proofErr w:type="spellStart"/>
      <w:r w:rsidRPr="0017783D">
        <w:rPr>
          <w:lang w:val="pt-BR"/>
        </w:rPr>
        <w:t>sagittis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blandit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enim</w:t>
      </w:r>
      <w:proofErr w:type="spellEnd"/>
      <w:r w:rsidRPr="0017783D">
        <w:rPr>
          <w:lang w:val="pt-BR"/>
        </w:rPr>
        <w:t xml:space="preserve"> </w:t>
      </w:r>
      <w:proofErr w:type="spellStart"/>
      <w:r w:rsidRPr="0017783D">
        <w:rPr>
          <w:lang w:val="pt-BR"/>
        </w:rPr>
        <w:t>mollis</w:t>
      </w:r>
      <w:proofErr w:type="spellEnd"/>
      <w:r w:rsidRPr="0017783D">
        <w:rPr>
          <w:lang w:val="pt-BR"/>
        </w:rPr>
        <w:t xml:space="preserve"> vitae. </w:t>
      </w:r>
      <w:r w:rsidRPr="00611B47">
        <w:rPr>
          <w:lang w:val="pt-BR"/>
        </w:rPr>
        <w:t xml:space="preserve">In </w:t>
      </w:r>
      <w:proofErr w:type="spellStart"/>
      <w:r w:rsidRPr="00611B47">
        <w:rPr>
          <w:lang w:val="pt-BR"/>
        </w:rPr>
        <w:t>volutpat</w:t>
      </w:r>
      <w:proofErr w:type="spellEnd"/>
      <w:r w:rsidRPr="00611B47">
        <w:rPr>
          <w:lang w:val="pt-BR"/>
        </w:rPr>
        <w:t xml:space="preserve"> vitae </w:t>
      </w:r>
      <w:proofErr w:type="spellStart"/>
      <w:r w:rsidRPr="00611B47">
        <w:rPr>
          <w:lang w:val="pt-BR"/>
        </w:rPr>
        <w:t>eros</w:t>
      </w:r>
      <w:proofErr w:type="spellEnd"/>
      <w:r w:rsidRPr="00611B47">
        <w:rPr>
          <w:lang w:val="pt-BR"/>
        </w:rPr>
        <w:t xml:space="preserve"> id </w:t>
      </w:r>
      <w:proofErr w:type="spellStart"/>
      <w:r w:rsidRPr="00611B47">
        <w:rPr>
          <w:lang w:val="pt-BR"/>
        </w:rPr>
        <w:t>malesuada</w:t>
      </w:r>
      <w:proofErr w:type="spellEnd"/>
      <w:r w:rsidRPr="00611B47">
        <w:rPr>
          <w:lang w:val="pt-BR"/>
        </w:rPr>
        <w:t xml:space="preserve">. </w:t>
      </w:r>
      <w:proofErr w:type="spellStart"/>
      <w:r w:rsidRPr="00AF5623">
        <w:rPr>
          <w:lang w:val="pt-BR"/>
        </w:rPr>
        <w:t>Integer</w:t>
      </w:r>
      <w:proofErr w:type="spellEnd"/>
      <w:r w:rsidRPr="00AF5623">
        <w:rPr>
          <w:lang w:val="pt-BR"/>
        </w:rPr>
        <w:t xml:space="preserve"> vitae </w:t>
      </w:r>
      <w:proofErr w:type="spellStart"/>
      <w:r w:rsidRPr="00AF5623">
        <w:rPr>
          <w:lang w:val="pt-BR"/>
        </w:rPr>
        <w:t>diam</w:t>
      </w:r>
      <w:proofErr w:type="spellEnd"/>
      <w:r w:rsidRPr="00AF5623">
        <w:rPr>
          <w:lang w:val="pt-BR"/>
        </w:rPr>
        <w:t xml:space="preserve"> ut </w:t>
      </w:r>
      <w:proofErr w:type="spellStart"/>
      <w:r w:rsidRPr="00AF5623">
        <w:rPr>
          <w:lang w:val="pt-BR"/>
        </w:rPr>
        <w:t>nisi</w:t>
      </w:r>
      <w:proofErr w:type="spellEnd"/>
      <w:r w:rsidRPr="00AF5623">
        <w:rPr>
          <w:lang w:val="pt-BR"/>
        </w:rPr>
        <w:t xml:space="preserve"> </w:t>
      </w:r>
      <w:proofErr w:type="spellStart"/>
      <w:r w:rsidRPr="00AF5623">
        <w:rPr>
          <w:lang w:val="pt-BR"/>
        </w:rPr>
        <w:t>porttitor</w:t>
      </w:r>
      <w:proofErr w:type="spellEnd"/>
      <w:r w:rsidRPr="00AF5623">
        <w:rPr>
          <w:lang w:val="pt-BR"/>
        </w:rPr>
        <w:t xml:space="preserve"> </w:t>
      </w:r>
      <w:proofErr w:type="spellStart"/>
      <w:r w:rsidRPr="00AF5623">
        <w:rPr>
          <w:lang w:val="pt-BR"/>
        </w:rPr>
        <w:t>cursus</w:t>
      </w:r>
      <w:proofErr w:type="spellEnd"/>
      <w:r w:rsidRPr="00AF5623">
        <w:rPr>
          <w:lang w:val="pt-BR"/>
        </w:rPr>
        <w:t>.</w:t>
      </w:r>
    </w:p>
    <w:p w14:paraId="7175B294" w14:textId="77777777" w:rsidR="0026663F" w:rsidRDefault="00611B47" w:rsidP="004662B3">
      <w:pPr>
        <w:pStyle w:val="Texto-Ttulo3"/>
        <w:outlineLvl w:val="2"/>
      </w:pPr>
      <w:bookmarkStart w:id="30" w:name="_Toc512006347"/>
      <w:r>
        <w:t>Outro título nível 3</w:t>
      </w:r>
      <w:bookmarkEnd w:id="30"/>
    </w:p>
    <w:p w14:paraId="4B50C5AF" w14:textId="77777777" w:rsidR="00611B47" w:rsidRDefault="00611B47" w:rsidP="00611B47">
      <w:pPr>
        <w:pStyle w:val="Texto-Corpo"/>
        <w:rPr>
          <w:lang w:val="pt-BR"/>
        </w:rPr>
      </w:pPr>
      <w:proofErr w:type="spellStart"/>
      <w:r w:rsidRPr="00611B47">
        <w:rPr>
          <w:lang w:val="pt-BR"/>
        </w:rPr>
        <w:t>Nullam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eleifend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orci</w:t>
      </w:r>
      <w:proofErr w:type="spellEnd"/>
      <w:r w:rsidRPr="00611B47">
        <w:rPr>
          <w:lang w:val="pt-BR"/>
        </w:rPr>
        <w:t xml:space="preserve"> eu </w:t>
      </w:r>
      <w:proofErr w:type="spellStart"/>
      <w:r w:rsidRPr="00611B47">
        <w:rPr>
          <w:lang w:val="pt-BR"/>
        </w:rPr>
        <w:t>lectus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tincidunt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lacinia</w:t>
      </w:r>
      <w:proofErr w:type="spellEnd"/>
      <w:r w:rsidRPr="00611B47">
        <w:rPr>
          <w:lang w:val="pt-BR"/>
        </w:rPr>
        <w:t xml:space="preserve">. </w:t>
      </w:r>
      <w:proofErr w:type="spellStart"/>
      <w:r w:rsidRPr="00611B47">
        <w:rPr>
          <w:lang w:val="pt-BR"/>
        </w:rPr>
        <w:t>Aliquam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eget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lacus</w:t>
      </w:r>
      <w:proofErr w:type="spellEnd"/>
      <w:r w:rsidRPr="00611B47">
        <w:rPr>
          <w:lang w:val="pt-BR"/>
        </w:rPr>
        <w:t xml:space="preserve"> sem. Ut </w:t>
      </w:r>
      <w:proofErr w:type="spellStart"/>
      <w:r w:rsidRPr="00611B47">
        <w:rPr>
          <w:lang w:val="pt-BR"/>
        </w:rPr>
        <w:t>blandit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nisl</w:t>
      </w:r>
      <w:proofErr w:type="spellEnd"/>
      <w:r w:rsidRPr="00611B47">
        <w:rPr>
          <w:lang w:val="pt-BR"/>
        </w:rPr>
        <w:t xml:space="preserve"> vitae </w:t>
      </w:r>
      <w:proofErr w:type="spellStart"/>
      <w:r w:rsidRPr="00611B47">
        <w:rPr>
          <w:lang w:val="pt-BR"/>
        </w:rPr>
        <w:t>accumsan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interdum</w:t>
      </w:r>
      <w:proofErr w:type="spellEnd"/>
      <w:r w:rsidRPr="00611B47">
        <w:rPr>
          <w:lang w:val="pt-BR"/>
        </w:rPr>
        <w:t xml:space="preserve">. Nunc </w:t>
      </w:r>
      <w:proofErr w:type="spellStart"/>
      <w:r w:rsidRPr="00611B47">
        <w:rPr>
          <w:lang w:val="pt-BR"/>
        </w:rPr>
        <w:t>pharetra</w:t>
      </w:r>
      <w:proofErr w:type="spellEnd"/>
      <w:r w:rsidRPr="00611B47">
        <w:rPr>
          <w:lang w:val="pt-BR"/>
        </w:rPr>
        <w:t xml:space="preserve">, </w:t>
      </w:r>
      <w:proofErr w:type="spellStart"/>
      <w:r w:rsidRPr="00611B47">
        <w:rPr>
          <w:lang w:val="pt-BR"/>
        </w:rPr>
        <w:t>orci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viverra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semper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tempor</w:t>
      </w:r>
      <w:proofErr w:type="spellEnd"/>
      <w:r w:rsidRPr="00611B47">
        <w:rPr>
          <w:lang w:val="pt-BR"/>
        </w:rPr>
        <w:t xml:space="preserve">, </w:t>
      </w:r>
      <w:proofErr w:type="spellStart"/>
      <w:r w:rsidRPr="00611B47">
        <w:rPr>
          <w:lang w:val="pt-BR"/>
        </w:rPr>
        <w:t>quam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nisi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maximus</w:t>
      </w:r>
      <w:proofErr w:type="spellEnd"/>
      <w:r w:rsidRPr="00611B47">
        <w:rPr>
          <w:lang w:val="pt-BR"/>
        </w:rPr>
        <w:t xml:space="preserve"> libero, a </w:t>
      </w:r>
      <w:proofErr w:type="spellStart"/>
      <w:r w:rsidRPr="00611B47">
        <w:rPr>
          <w:lang w:val="pt-BR"/>
        </w:rPr>
        <w:t>ornare</w:t>
      </w:r>
      <w:proofErr w:type="spellEnd"/>
    </w:p>
    <w:p w14:paraId="74BCB665" w14:textId="77777777" w:rsidR="00AF5623" w:rsidRPr="00932CE1" w:rsidRDefault="00AF5623" w:rsidP="004662B3">
      <w:pPr>
        <w:pStyle w:val="Texto-Ttulo2"/>
        <w:outlineLvl w:val="1"/>
      </w:pPr>
      <w:bookmarkStart w:id="31" w:name="_Toc512006348"/>
      <w:r>
        <w:t>Outro título de nível 2</w:t>
      </w:r>
      <w:bookmarkEnd w:id="31"/>
    </w:p>
    <w:p w14:paraId="06AE2925" w14:textId="77777777" w:rsidR="0026663F" w:rsidRPr="00E51DD9" w:rsidRDefault="0026663F" w:rsidP="00611B47">
      <w:pPr>
        <w:pStyle w:val="Texto-Corpo"/>
        <w:rPr>
          <w:lang w:val="pt-BR"/>
        </w:rPr>
      </w:pPr>
      <w:proofErr w:type="spellStart"/>
      <w:r w:rsidRPr="00E51DD9">
        <w:rPr>
          <w:lang w:val="pt-BR"/>
        </w:rPr>
        <w:t>Nulla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leifend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orci</w:t>
      </w:r>
      <w:proofErr w:type="spellEnd"/>
      <w:r w:rsidRPr="00E51DD9">
        <w:rPr>
          <w:lang w:val="pt-BR"/>
        </w:rPr>
        <w:t xml:space="preserve"> eu </w:t>
      </w:r>
      <w:proofErr w:type="spellStart"/>
      <w:r w:rsidRPr="00E51DD9">
        <w:rPr>
          <w:lang w:val="pt-BR"/>
        </w:rPr>
        <w:t>lect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tincidun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acinia</w:t>
      </w:r>
      <w:proofErr w:type="spellEnd"/>
      <w:r w:rsidRPr="00E51DD9">
        <w:rPr>
          <w:lang w:val="pt-BR"/>
        </w:rPr>
        <w:t xml:space="preserve">. </w:t>
      </w:r>
      <w:proofErr w:type="spellStart"/>
      <w:r w:rsidRPr="00932CE1">
        <w:t>Aliquam</w:t>
      </w:r>
      <w:proofErr w:type="spellEnd"/>
      <w:r w:rsidRPr="00932CE1">
        <w:t xml:space="preserve"> </w:t>
      </w:r>
      <w:proofErr w:type="spellStart"/>
      <w:r w:rsidRPr="00932CE1">
        <w:t>eget</w:t>
      </w:r>
      <w:proofErr w:type="spellEnd"/>
      <w:r w:rsidRPr="00932CE1">
        <w:t xml:space="preserve"> </w:t>
      </w:r>
      <w:proofErr w:type="spellStart"/>
      <w:r w:rsidRPr="00932CE1">
        <w:t>lacus</w:t>
      </w:r>
      <w:proofErr w:type="spellEnd"/>
      <w:r w:rsidRPr="00932CE1">
        <w:t xml:space="preserve"> sem. Ut </w:t>
      </w:r>
      <w:proofErr w:type="spellStart"/>
      <w:r w:rsidRPr="00932CE1">
        <w:t>blandit</w:t>
      </w:r>
      <w:proofErr w:type="spellEnd"/>
      <w:r w:rsidRPr="00932CE1">
        <w:t xml:space="preserve"> </w:t>
      </w:r>
      <w:proofErr w:type="spellStart"/>
      <w:r w:rsidRPr="00932CE1">
        <w:t>nisl</w:t>
      </w:r>
      <w:proofErr w:type="spellEnd"/>
      <w:r w:rsidRPr="00932CE1">
        <w:t xml:space="preserve"> vitae </w:t>
      </w:r>
      <w:proofErr w:type="spellStart"/>
      <w:r w:rsidRPr="00932CE1">
        <w:t>accumsan</w:t>
      </w:r>
      <w:proofErr w:type="spellEnd"/>
      <w:r w:rsidRPr="00932CE1">
        <w:t xml:space="preserve"> </w:t>
      </w:r>
      <w:proofErr w:type="spellStart"/>
      <w:r w:rsidRPr="00932CE1">
        <w:t>interdum</w:t>
      </w:r>
      <w:proofErr w:type="spellEnd"/>
      <w:r w:rsidRPr="00932CE1">
        <w:t xml:space="preserve">. </w:t>
      </w:r>
      <w:r w:rsidRPr="00E51DD9">
        <w:rPr>
          <w:lang w:val="pt-BR"/>
        </w:rPr>
        <w:t xml:space="preserve">Nunc </w:t>
      </w:r>
      <w:proofErr w:type="spellStart"/>
      <w:r w:rsidRPr="00E51DD9">
        <w:rPr>
          <w:lang w:val="pt-BR"/>
        </w:rPr>
        <w:t>pharetra</w:t>
      </w:r>
      <w:proofErr w:type="spellEnd"/>
      <w:r w:rsidRPr="00E51DD9">
        <w:rPr>
          <w:lang w:val="pt-BR"/>
        </w:rPr>
        <w:t xml:space="preserve">, </w:t>
      </w:r>
      <w:proofErr w:type="spellStart"/>
      <w:r w:rsidRPr="00E51DD9">
        <w:rPr>
          <w:lang w:val="pt-BR"/>
        </w:rPr>
        <w:t>orci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viverra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sempe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tempor</w:t>
      </w:r>
      <w:proofErr w:type="spellEnd"/>
      <w:r w:rsidRPr="00E51DD9">
        <w:rPr>
          <w:lang w:val="pt-BR"/>
        </w:rPr>
        <w:t xml:space="preserve">, </w:t>
      </w:r>
      <w:proofErr w:type="spellStart"/>
      <w:r w:rsidRPr="00E51DD9">
        <w:rPr>
          <w:lang w:val="pt-BR"/>
        </w:rPr>
        <w:t>qua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isi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maximus</w:t>
      </w:r>
      <w:proofErr w:type="spellEnd"/>
      <w:r w:rsidRPr="00E51DD9">
        <w:rPr>
          <w:lang w:val="pt-BR"/>
        </w:rPr>
        <w:t xml:space="preserve"> libero, a </w:t>
      </w:r>
      <w:proofErr w:type="spellStart"/>
      <w:r w:rsidRPr="00E51DD9">
        <w:rPr>
          <w:lang w:val="pt-BR"/>
        </w:rPr>
        <w:t>ornar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odio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acus</w:t>
      </w:r>
      <w:proofErr w:type="spellEnd"/>
      <w:r w:rsidRPr="00E51DD9">
        <w:rPr>
          <w:lang w:val="pt-BR"/>
        </w:rPr>
        <w:t xml:space="preserve"> ac </w:t>
      </w:r>
      <w:proofErr w:type="spellStart"/>
      <w:r w:rsidRPr="00E51DD9">
        <w:rPr>
          <w:lang w:val="pt-BR"/>
        </w:rPr>
        <w:t>mauris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Morbi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acinia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vehicula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dapibus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Quisque</w:t>
      </w:r>
      <w:proofErr w:type="spellEnd"/>
      <w:r w:rsidRPr="00E51DD9">
        <w:rPr>
          <w:lang w:val="pt-BR"/>
        </w:rPr>
        <w:t xml:space="preserve"> non </w:t>
      </w:r>
      <w:proofErr w:type="spellStart"/>
      <w:r w:rsidRPr="00E51DD9">
        <w:rPr>
          <w:lang w:val="pt-BR"/>
        </w:rPr>
        <w:t>odio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ge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met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molesti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hendrerit</w:t>
      </w:r>
      <w:proofErr w:type="spellEnd"/>
      <w:r w:rsidRPr="00E51DD9">
        <w:rPr>
          <w:lang w:val="pt-BR"/>
        </w:rPr>
        <w:t xml:space="preserve"> vitae non </w:t>
      </w:r>
      <w:proofErr w:type="spellStart"/>
      <w:r w:rsidRPr="00E51DD9">
        <w:rPr>
          <w:lang w:val="pt-BR"/>
        </w:rPr>
        <w:t>augue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Curabitu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pretiu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eque</w:t>
      </w:r>
      <w:proofErr w:type="spellEnd"/>
      <w:r w:rsidRPr="00E51DD9">
        <w:rPr>
          <w:lang w:val="pt-BR"/>
        </w:rPr>
        <w:t xml:space="preserve"> et mi </w:t>
      </w:r>
      <w:proofErr w:type="spellStart"/>
      <w:r w:rsidRPr="00E51DD9">
        <w:rPr>
          <w:lang w:val="pt-BR"/>
        </w:rPr>
        <w:t>vehicula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mollis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Phasell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sollicitudin</w:t>
      </w:r>
      <w:proofErr w:type="spellEnd"/>
      <w:r w:rsidRPr="00E51DD9">
        <w:rPr>
          <w:lang w:val="pt-BR"/>
        </w:rPr>
        <w:t xml:space="preserve"> quis </w:t>
      </w:r>
      <w:proofErr w:type="spellStart"/>
      <w:r w:rsidRPr="00E51DD9">
        <w:rPr>
          <w:lang w:val="pt-BR"/>
        </w:rPr>
        <w:t>ligula</w:t>
      </w:r>
      <w:proofErr w:type="spellEnd"/>
      <w:r w:rsidRPr="00E51DD9">
        <w:rPr>
          <w:lang w:val="pt-BR"/>
        </w:rPr>
        <w:t xml:space="preserve"> in </w:t>
      </w:r>
      <w:proofErr w:type="spellStart"/>
      <w:r w:rsidRPr="00E51DD9">
        <w:rPr>
          <w:lang w:val="pt-BR"/>
        </w:rPr>
        <w:t>pretium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Mauris</w:t>
      </w:r>
      <w:proofErr w:type="spellEnd"/>
      <w:r w:rsidRPr="00E51DD9">
        <w:rPr>
          <w:lang w:val="pt-BR"/>
        </w:rPr>
        <w:t xml:space="preserve"> eu </w:t>
      </w:r>
      <w:proofErr w:type="spellStart"/>
      <w:r w:rsidRPr="00E51DD9">
        <w:rPr>
          <w:lang w:val="pt-BR"/>
        </w:rPr>
        <w:t>ex</w:t>
      </w:r>
      <w:proofErr w:type="spellEnd"/>
      <w:r w:rsidRPr="00E51DD9">
        <w:rPr>
          <w:lang w:val="pt-BR"/>
        </w:rPr>
        <w:t xml:space="preserve"> sem. </w:t>
      </w:r>
      <w:proofErr w:type="spellStart"/>
      <w:r w:rsidRPr="00E51DD9">
        <w:rPr>
          <w:lang w:val="pt-BR"/>
        </w:rPr>
        <w:t>Sed</w:t>
      </w:r>
      <w:proofErr w:type="spellEnd"/>
      <w:r w:rsidRPr="00E51DD9">
        <w:rPr>
          <w:lang w:val="pt-BR"/>
        </w:rPr>
        <w:t xml:space="preserve"> vitae </w:t>
      </w:r>
      <w:proofErr w:type="spellStart"/>
      <w:r w:rsidRPr="00E51DD9">
        <w:rPr>
          <w:lang w:val="pt-BR"/>
        </w:rPr>
        <w:t>malesuada</w:t>
      </w:r>
      <w:proofErr w:type="spellEnd"/>
      <w:r w:rsidRPr="00E51DD9">
        <w:rPr>
          <w:lang w:val="pt-BR"/>
        </w:rPr>
        <w:t xml:space="preserve"> justo.</w:t>
      </w:r>
    </w:p>
    <w:p w14:paraId="626D2C02" w14:textId="77777777" w:rsidR="00611B47" w:rsidRDefault="00611B47" w:rsidP="004662B3">
      <w:pPr>
        <w:pStyle w:val="Texto-Ttulo3"/>
        <w:outlineLvl w:val="2"/>
      </w:pPr>
      <w:bookmarkStart w:id="32" w:name="_Toc512006349"/>
      <w:r>
        <w:t>Outro título de nível 3</w:t>
      </w:r>
      <w:bookmarkEnd w:id="32"/>
    </w:p>
    <w:p w14:paraId="113E3214" w14:textId="77777777" w:rsidR="00611B47" w:rsidRPr="00611B47" w:rsidRDefault="0026663F" w:rsidP="00611B47">
      <w:pPr>
        <w:pStyle w:val="Texto-Corpo"/>
        <w:rPr>
          <w:lang w:val="pt-BR"/>
        </w:rPr>
      </w:pPr>
      <w:proofErr w:type="spellStart"/>
      <w:r w:rsidRPr="00E51DD9">
        <w:rPr>
          <w:lang w:val="pt-BR"/>
        </w:rPr>
        <w:t>Sed</w:t>
      </w:r>
      <w:proofErr w:type="spellEnd"/>
      <w:r w:rsidRPr="00E51DD9">
        <w:rPr>
          <w:lang w:val="pt-BR"/>
        </w:rPr>
        <w:t xml:space="preserve"> quis </w:t>
      </w:r>
      <w:proofErr w:type="spellStart"/>
      <w:r w:rsidRPr="00E51DD9">
        <w:rPr>
          <w:lang w:val="pt-BR"/>
        </w:rPr>
        <w:t>ris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ge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mauri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sodale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semper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Donec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risu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tortor</w:t>
      </w:r>
      <w:proofErr w:type="spellEnd"/>
      <w:r w:rsidRPr="00E51DD9">
        <w:rPr>
          <w:lang w:val="pt-BR"/>
        </w:rPr>
        <w:t xml:space="preserve">, </w:t>
      </w:r>
      <w:proofErr w:type="spellStart"/>
      <w:r w:rsidRPr="00E51DD9">
        <w:rPr>
          <w:lang w:val="pt-BR"/>
        </w:rPr>
        <w:t>porttito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ec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hendreri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finibus</w:t>
      </w:r>
      <w:proofErr w:type="spellEnd"/>
      <w:r w:rsidRPr="00E51DD9">
        <w:rPr>
          <w:lang w:val="pt-BR"/>
        </w:rPr>
        <w:t xml:space="preserve">, gravida </w:t>
      </w:r>
      <w:proofErr w:type="spellStart"/>
      <w:r w:rsidRPr="00E51DD9">
        <w:rPr>
          <w:lang w:val="pt-BR"/>
        </w:rPr>
        <w:t>vel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ibh</w:t>
      </w:r>
      <w:proofErr w:type="spellEnd"/>
      <w:r w:rsidRPr="00E51DD9">
        <w:rPr>
          <w:lang w:val="pt-BR"/>
        </w:rPr>
        <w:t xml:space="preserve">. </w:t>
      </w:r>
      <w:proofErr w:type="spellStart"/>
      <w:r w:rsidRPr="00E51DD9">
        <w:rPr>
          <w:lang w:val="pt-BR"/>
        </w:rPr>
        <w:t>Quisqu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commodo</w:t>
      </w:r>
      <w:proofErr w:type="spellEnd"/>
      <w:r w:rsidRPr="00E51DD9">
        <w:rPr>
          <w:lang w:val="pt-BR"/>
        </w:rPr>
        <w:t xml:space="preserve">, </w:t>
      </w:r>
      <w:proofErr w:type="spellStart"/>
      <w:r w:rsidRPr="00E51DD9">
        <w:rPr>
          <w:lang w:val="pt-BR"/>
        </w:rPr>
        <w:t>eli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eget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dictum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faucibus</w:t>
      </w:r>
      <w:proofErr w:type="spellEnd"/>
      <w:r w:rsidRPr="00E51DD9">
        <w:rPr>
          <w:lang w:val="pt-BR"/>
        </w:rPr>
        <w:t xml:space="preserve">, est </w:t>
      </w:r>
      <w:proofErr w:type="spellStart"/>
      <w:r w:rsidRPr="00E51DD9">
        <w:rPr>
          <w:lang w:val="pt-BR"/>
        </w:rPr>
        <w:t>tortor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scelerisque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leo</w:t>
      </w:r>
      <w:proofErr w:type="spellEnd"/>
      <w:r w:rsidRPr="00E51DD9">
        <w:rPr>
          <w:lang w:val="pt-BR"/>
        </w:rPr>
        <w:t xml:space="preserve">, a </w:t>
      </w:r>
      <w:proofErr w:type="spellStart"/>
      <w:r w:rsidRPr="00E51DD9">
        <w:rPr>
          <w:lang w:val="pt-BR"/>
        </w:rPr>
        <w:t>iaculis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nibh</w:t>
      </w:r>
      <w:proofErr w:type="spellEnd"/>
      <w:r w:rsidRPr="00E51DD9">
        <w:rPr>
          <w:lang w:val="pt-BR"/>
        </w:rPr>
        <w:t xml:space="preserve"> </w:t>
      </w:r>
      <w:proofErr w:type="spellStart"/>
      <w:r w:rsidRPr="00E51DD9">
        <w:rPr>
          <w:lang w:val="pt-BR"/>
        </w:rPr>
        <w:t>diam</w:t>
      </w:r>
      <w:proofErr w:type="spellEnd"/>
      <w:r w:rsidRPr="00E51DD9">
        <w:rPr>
          <w:lang w:val="pt-BR"/>
        </w:rPr>
        <w:t xml:space="preserve"> a mi. </w:t>
      </w:r>
      <w:proofErr w:type="spellStart"/>
      <w:r w:rsidRPr="00611B47">
        <w:rPr>
          <w:lang w:val="pt-BR"/>
        </w:rPr>
        <w:t>Suspendisse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at</w:t>
      </w:r>
      <w:proofErr w:type="spellEnd"/>
      <w:r w:rsidRPr="00611B47">
        <w:rPr>
          <w:lang w:val="pt-BR"/>
        </w:rPr>
        <w:t xml:space="preserve"> ipsum </w:t>
      </w:r>
      <w:proofErr w:type="spellStart"/>
      <w:r w:rsidRPr="00611B47">
        <w:rPr>
          <w:lang w:val="pt-BR"/>
        </w:rPr>
        <w:t>semper</w:t>
      </w:r>
      <w:proofErr w:type="spellEnd"/>
      <w:r w:rsidRPr="00611B47">
        <w:rPr>
          <w:lang w:val="pt-BR"/>
        </w:rPr>
        <w:t xml:space="preserve">, </w:t>
      </w:r>
      <w:proofErr w:type="spellStart"/>
      <w:r w:rsidRPr="00611B47">
        <w:rPr>
          <w:lang w:val="pt-BR"/>
        </w:rPr>
        <w:t>convallis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lorem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eget</w:t>
      </w:r>
      <w:proofErr w:type="spellEnd"/>
      <w:r w:rsidRPr="00611B47">
        <w:rPr>
          <w:lang w:val="pt-BR"/>
        </w:rPr>
        <w:t xml:space="preserve">, </w:t>
      </w:r>
      <w:proofErr w:type="spellStart"/>
      <w:r w:rsidRPr="00611B47">
        <w:rPr>
          <w:lang w:val="pt-BR"/>
        </w:rPr>
        <w:t>placerat</w:t>
      </w:r>
      <w:proofErr w:type="spellEnd"/>
      <w:r w:rsidRPr="00611B47">
        <w:rPr>
          <w:lang w:val="pt-BR"/>
        </w:rPr>
        <w:t xml:space="preserve"> </w:t>
      </w:r>
      <w:proofErr w:type="spellStart"/>
      <w:r w:rsidRPr="00611B47">
        <w:rPr>
          <w:lang w:val="pt-BR"/>
        </w:rPr>
        <w:t>lectus</w:t>
      </w:r>
      <w:proofErr w:type="spellEnd"/>
      <w:r w:rsidRPr="00611B47">
        <w:rPr>
          <w:lang w:val="pt-BR"/>
        </w:rPr>
        <w:t>.</w:t>
      </w:r>
    </w:p>
    <w:p w14:paraId="1A13EB94" w14:textId="77777777" w:rsidR="00611B47" w:rsidRDefault="00611B47" w:rsidP="004662B3">
      <w:pPr>
        <w:pStyle w:val="Texto-Ttulo4"/>
        <w:outlineLvl w:val="3"/>
      </w:pPr>
      <w:bookmarkStart w:id="33" w:name="_Toc512006350"/>
      <w:r w:rsidRPr="00611B47">
        <w:lastRenderedPageBreak/>
        <w:t>Aqui vai um titulo de n</w:t>
      </w:r>
      <w:r>
        <w:t>ível 4</w:t>
      </w:r>
      <w:bookmarkEnd w:id="33"/>
    </w:p>
    <w:p w14:paraId="09415D18" w14:textId="77777777" w:rsidR="00E13DA0" w:rsidRDefault="00E13DA0" w:rsidP="00E13DA0">
      <w:pPr>
        <w:pStyle w:val="Texto-Corpo"/>
        <w:rPr>
          <w:lang w:val="pt-BR"/>
        </w:rPr>
      </w:pPr>
      <w:r>
        <w:rPr>
          <w:lang w:val="pt-BR"/>
        </w:rPr>
        <w:t>Este aqui é o corpo do texto, com entrelinhas 1,5 e 12pt de espaçamento após o parágrafo!</w:t>
      </w:r>
    </w:p>
    <w:p w14:paraId="2B9D0A68" w14:textId="77777777" w:rsidR="00DD6606" w:rsidRDefault="00DD6606">
      <w:pPr>
        <w:spacing w:after="200" w:line="276" w:lineRule="auto"/>
      </w:pPr>
      <w:r>
        <w:br w:type="page"/>
      </w:r>
    </w:p>
    <w:p w14:paraId="42A50376" w14:textId="77777777" w:rsidR="00DD6606" w:rsidRDefault="00DD6606">
      <w:pPr>
        <w:spacing w:after="200" w:line="276" w:lineRule="auto"/>
      </w:pPr>
      <w:r>
        <w:lastRenderedPageBreak/>
        <w:br w:type="page"/>
      </w:r>
    </w:p>
    <w:p w14:paraId="4F828AE0" w14:textId="77777777" w:rsidR="00E13DA0" w:rsidRDefault="00E13DA0" w:rsidP="004662B3">
      <w:pPr>
        <w:pStyle w:val="Texto-Ttulo1"/>
        <w:outlineLvl w:val="0"/>
      </w:pPr>
      <w:bookmarkStart w:id="34" w:name="_Toc512006351"/>
      <w:r>
        <w:lastRenderedPageBreak/>
        <w:t xml:space="preserve">Agora um título de nível </w:t>
      </w:r>
      <w:commentRangeStart w:id="35"/>
      <w:r>
        <w:t>1</w:t>
      </w:r>
      <w:commentRangeEnd w:id="35"/>
      <w:r w:rsidR="00285DBF">
        <w:rPr>
          <w:rStyle w:val="Refdecomentrio"/>
          <w:b w:val="0"/>
          <w:caps w:val="0"/>
        </w:rPr>
        <w:commentReference w:id="35"/>
      </w:r>
      <w:bookmarkEnd w:id="34"/>
    </w:p>
    <w:p w14:paraId="5E169860" w14:textId="77777777" w:rsidR="00E13DA0" w:rsidRDefault="00E13DA0" w:rsidP="00E13DA0">
      <w:pPr>
        <w:pStyle w:val="Texto-Corpo"/>
        <w:rPr>
          <w:lang w:val="pt-BR"/>
        </w:rPr>
      </w:pPr>
      <w:r>
        <w:rPr>
          <w:lang w:val="pt-BR"/>
        </w:rPr>
        <w:t>Voltei para o corpo.</w:t>
      </w:r>
    </w:p>
    <w:p w14:paraId="23E09563" w14:textId="77777777" w:rsidR="00E13DA0" w:rsidRDefault="00E13DA0" w:rsidP="004662B3">
      <w:pPr>
        <w:pStyle w:val="Texto-Ttulo2"/>
        <w:outlineLvl w:val="1"/>
      </w:pPr>
      <w:bookmarkStart w:id="36" w:name="_Toc512006352"/>
      <w:r>
        <w:t>Vou inserir um título de nível 2 aqui</w:t>
      </w:r>
      <w:bookmarkEnd w:id="36"/>
    </w:p>
    <w:p w14:paraId="79CFA9C3" w14:textId="77777777" w:rsidR="00E13DA0" w:rsidRPr="00E13DA0" w:rsidRDefault="00E13DA0" w:rsidP="00E13DA0">
      <w:pPr>
        <w:pStyle w:val="Texto-Corpo"/>
        <w:rPr>
          <w:lang w:val="pt-BR"/>
        </w:rPr>
      </w:pPr>
      <w:r>
        <w:rPr>
          <w:lang w:val="pt-BR"/>
        </w:rPr>
        <w:t xml:space="preserve">Voltei par ao </w:t>
      </w:r>
      <w:proofErr w:type="spellStart"/>
      <w:r>
        <w:rPr>
          <w:lang w:val="pt-BR"/>
        </w:rPr>
        <w:t>texo</w:t>
      </w:r>
      <w:proofErr w:type="spellEnd"/>
    </w:p>
    <w:p w14:paraId="2EB0A3E3" w14:textId="77777777" w:rsidR="00E13DA0" w:rsidRDefault="00E13DA0" w:rsidP="004662B3">
      <w:pPr>
        <w:pStyle w:val="Texto-Ttulo2"/>
        <w:outlineLvl w:val="1"/>
      </w:pPr>
      <w:bookmarkStart w:id="37" w:name="_Toc512006353"/>
      <w:r>
        <w:t>Agora um título de nível 2alksd çalksd aksdj faklsj dfklas jdfklaj sdçlkfjaçlskdj fçlaksdjf</w:t>
      </w:r>
      <w:bookmarkEnd w:id="37"/>
    </w:p>
    <w:p w14:paraId="498C13A8" w14:textId="77777777" w:rsidR="003F0CFA" w:rsidRDefault="00E13DA0" w:rsidP="003F0CFA">
      <w:pPr>
        <w:pStyle w:val="Texto-Corpo"/>
        <w:rPr>
          <w:lang w:val="pt-BR"/>
        </w:rPr>
      </w:pPr>
      <w:proofErr w:type="spellStart"/>
      <w:r>
        <w:rPr>
          <w:lang w:val="pt-BR"/>
        </w:rPr>
        <w:t>Volter</w:t>
      </w:r>
      <w:proofErr w:type="spellEnd"/>
      <w:r>
        <w:rPr>
          <w:lang w:val="pt-BR"/>
        </w:rPr>
        <w:t xml:space="preserve"> para o </w:t>
      </w:r>
      <w:proofErr w:type="spellStart"/>
      <w:proofErr w:type="gramStart"/>
      <w:r>
        <w:rPr>
          <w:lang w:val="pt-BR"/>
        </w:rPr>
        <w:t>texto.</w:t>
      </w:r>
      <w:r w:rsidR="003F0CFA">
        <w:rPr>
          <w:lang w:val="pt-BR"/>
        </w:rPr>
        <w:t>çalksdjf</w:t>
      </w:r>
      <w:proofErr w:type="spellEnd"/>
      <w:proofErr w:type="gram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alksdfj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dj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dj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ka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dj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dj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dj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dj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kasjd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fçlaksjdf</w:t>
      </w:r>
      <w:proofErr w:type="spellEnd"/>
      <w:r w:rsidR="003F0CFA">
        <w:rPr>
          <w:lang w:val="pt-BR"/>
        </w:rPr>
        <w:t xml:space="preserve"> </w:t>
      </w:r>
      <w:proofErr w:type="spellStart"/>
      <w:r w:rsidR="003F0CFA">
        <w:rPr>
          <w:lang w:val="pt-BR"/>
        </w:rPr>
        <w:t>çlkasdjf</w:t>
      </w:r>
      <w:proofErr w:type="spellEnd"/>
      <w:r w:rsidR="003F0CFA">
        <w:rPr>
          <w:lang w:val="pt-BR"/>
        </w:rPr>
        <w:t>.</w:t>
      </w:r>
    </w:p>
    <w:p w14:paraId="1DDAE5DB" w14:textId="77777777" w:rsidR="003F0CFA" w:rsidRDefault="003F0CFA" w:rsidP="00E13DA0">
      <w:pPr>
        <w:pStyle w:val="Texto-Corpo"/>
        <w:rPr>
          <w:lang w:val="pt-BR"/>
        </w:rPr>
      </w:pPr>
      <w:proofErr w:type="spellStart"/>
      <w:r>
        <w:rPr>
          <w:lang w:val="pt-BR"/>
        </w:rPr>
        <w:t>Çalk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j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s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dçflkjas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dçlfk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açsldk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al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sk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ak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j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flkja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fkja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sçdlfk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açlsdk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alsk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aksj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askdjf</w:t>
      </w:r>
      <w:proofErr w:type="spellEnd"/>
    </w:p>
    <w:p w14:paraId="71B0C385" w14:textId="77777777" w:rsidR="003F0CFA" w:rsidRDefault="003F0CFA" w:rsidP="00E13DA0">
      <w:pPr>
        <w:pStyle w:val="Texto-Corpo"/>
        <w:rPr>
          <w:lang w:val="pt-BR"/>
        </w:rPr>
      </w:pPr>
      <w:proofErr w:type="spellStart"/>
      <w:r>
        <w:rPr>
          <w:lang w:val="pt-BR"/>
        </w:rPr>
        <w:t>Çoasdk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js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js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js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js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dfçlkja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fkja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sdlfk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alsdkf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sk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sjk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sakj</w:t>
      </w:r>
      <w:proofErr w:type="spellEnd"/>
      <w:r>
        <w:rPr>
          <w:lang w:val="pt-BR"/>
        </w:rPr>
        <w:t xml:space="preserve"> </w:t>
      </w:r>
      <w:proofErr w:type="spellStart"/>
      <w:proofErr w:type="gramStart"/>
      <w:r>
        <w:rPr>
          <w:lang w:val="pt-BR"/>
        </w:rPr>
        <w:t>fçlsadkjfç</w:t>
      </w:r>
      <w:proofErr w:type="spellEnd"/>
      <w:r>
        <w:rPr>
          <w:lang w:val="pt-BR"/>
        </w:rPr>
        <w:t xml:space="preserve"> .</w:t>
      </w:r>
      <w:proofErr w:type="gramEnd"/>
    </w:p>
    <w:p w14:paraId="2549B1AA" w14:textId="77777777" w:rsidR="00E13DA0" w:rsidRDefault="00E13DA0" w:rsidP="003F0CFA">
      <w:pPr>
        <w:pStyle w:val="Texto-Ttulo2"/>
      </w:pPr>
      <w:r>
        <w:t xml:space="preserve">Agora um título de nível 3aklsd </w:t>
      </w:r>
      <w:proofErr w:type="spellStart"/>
      <w:r>
        <w:t>jçlaksd</w:t>
      </w:r>
      <w:proofErr w:type="spellEnd"/>
      <w:r>
        <w:t xml:space="preserve"> </w:t>
      </w:r>
      <w:proofErr w:type="spellStart"/>
      <w:r>
        <w:t>jfçlaksjd</w:t>
      </w:r>
      <w:proofErr w:type="spellEnd"/>
      <w:r>
        <w:t xml:space="preserve"> </w:t>
      </w:r>
      <w:proofErr w:type="spellStart"/>
      <w:r>
        <w:t>fçlkasj</w:t>
      </w:r>
      <w:proofErr w:type="spellEnd"/>
      <w:r>
        <w:t xml:space="preserve"> </w:t>
      </w:r>
      <w:proofErr w:type="spellStart"/>
      <w:r>
        <w:t>dçflkja</w:t>
      </w:r>
      <w:proofErr w:type="spellEnd"/>
      <w:r>
        <w:t xml:space="preserve"> </w:t>
      </w:r>
      <w:proofErr w:type="spellStart"/>
      <w:r>
        <w:t>sçdlkjf</w:t>
      </w:r>
      <w:proofErr w:type="spellEnd"/>
      <w:r>
        <w:t xml:space="preserve"> </w:t>
      </w:r>
      <w:proofErr w:type="spellStart"/>
      <w:r>
        <w:t>çalskdj</w:t>
      </w:r>
      <w:proofErr w:type="spellEnd"/>
      <w:r>
        <w:t xml:space="preserve"> </w:t>
      </w:r>
      <w:proofErr w:type="spellStart"/>
      <w:r>
        <w:t>fçlkasjdçflkja</w:t>
      </w:r>
      <w:proofErr w:type="spellEnd"/>
      <w:r>
        <w:t xml:space="preserve"> </w:t>
      </w:r>
      <w:proofErr w:type="spellStart"/>
      <w:r>
        <w:t>sçdlkfj</w:t>
      </w:r>
      <w:proofErr w:type="spellEnd"/>
      <w:r>
        <w:t xml:space="preserve"> </w:t>
      </w:r>
      <w:proofErr w:type="spellStart"/>
      <w:r>
        <w:t>laksdjf</w:t>
      </w:r>
      <w:proofErr w:type="spellEnd"/>
      <w:r>
        <w:t xml:space="preserve"> </w:t>
      </w:r>
    </w:p>
    <w:p w14:paraId="1731936A" w14:textId="77777777" w:rsidR="00E13DA0" w:rsidRDefault="00E13DA0" w:rsidP="00E13DA0">
      <w:pPr>
        <w:pStyle w:val="Texto-Corpo"/>
        <w:rPr>
          <w:lang w:val="pt-BR"/>
        </w:rPr>
      </w:pPr>
      <w:r>
        <w:rPr>
          <w:lang w:val="pt-BR"/>
        </w:rPr>
        <w:t>Voltei para o texto.</w:t>
      </w:r>
    </w:p>
    <w:p w14:paraId="63F0F603" w14:textId="77777777" w:rsidR="00E13DA0" w:rsidRDefault="00E13DA0" w:rsidP="004662B3">
      <w:pPr>
        <w:pStyle w:val="Texto-Ttulo2"/>
        <w:outlineLvl w:val="1"/>
      </w:pPr>
      <w:bookmarkStart w:id="38" w:name="_Toc512006354"/>
      <w:r>
        <w:t>Agora um título de nível 2 de novo</w:t>
      </w:r>
      <w:bookmarkEnd w:id="38"/>
    </w:p>
    <w:p w14:paraId="2E1ACD3F" w14:textId="77777777" w:rsidR="00E13DA0" w:rsidRDefault="00E13DA0" w:rsidP="003F0CFA">
      <w:pPr>
        <w:pStyle w:val="Texto-Corpo"/>
      </w:pPr>
      <w:r>
        <w:t>Voltei para o texto.</w:t>
      </w:r>
    </w:p>
    <w:p w14:paraId="5540C2E7" w14:textId="77777777" w:rsidR="00E13DA0" w:rsidRDefault="00E13DA0" w:rsidP="004662B3">
      <w:pPr>
        <w:pStyle w:val="Texto-Ttulo3"/>
        <w:outlineLvl w:val="2"/>
      </w:pPr>
      <w:bookmarkStart w:id="39" w:name="_Toc512006355"/>
      <w:r>
        <w:t xml:space="preserve">Agora um título de nível 3 de </w:t>
      </w:r>
      <w:proofErr w:type="spellStart"/>
      <w:r>
        <w:t>novokalsdf</w:t>
      </w:r>
      <w:proofErr w:type="spellEnd"/>
      <w:r>
        <w:t xml:space="preserve"> </w:t>
      </w:r>
      <w:proofErr w:type="spellStart"/>
      <w:r>
        <w:t>çklasdj</w:t>
      </w:r>
      <w:proofErr w:type="spellEnd"/>
      <w:r>
        <w:t xml:space="preserve"> </w:t>
      </w:r>
      <w:proofErr w:type="spellStart"/>
      <w:r>
        <w:t>klasdjf</w:t>
      </w:r>
      <w:proofErr w:type="spellEnd"/>
      <w:r>
        <w:t xml:space="preserve"> </w:t>
      </w:r>
      <w:proofErr w:type="spellStart"/>
      <w:r>
        <w:t>çkasdj</w:t>
      </w:r>
      <w:proofErr w:type="spellEnd"/>
      <w:r>
        <w:t xml:space="preserve"> </w:t>
      </w:r>
      <w:proofErr w:type="spellStart"/>
      <w:r>
        <w:t>çflkajs</w:t>
      </w:r>
      <w:proofErr w:type="spellEnd"/>
      <w:r>
        <w:t xml:space="preserve"> </w:t>
      </w:r>
      <w:proofErr w:type="spellStart"/>
      <w:r>
        <w:t>dçlfkjçasdkjfçkasd</w:t>
      </w:r>
      <w:proofErr w:type="spellEnd"/>
      <w:r>
        <w:t xml:space="preserve"> </w:t>
      </w:r>
      <w:proofErr w:type="spellStart"/>
      <w:r>
        <w:t>jfklsadj</w:t>
      </w:r>
      <w:bookmarkEnd w:id="39"/>
      <w:proofErr w:type="spellEnd"/>
      <w:r>
        <w:t xml:space="preserve"> </w:t>
      </w:r>
    </w:p>
    <w:p w14:paraId="3081E9AA" w14:textId="77777777" w:rsidR="00E13DA0" w:rsidRDefault="00E13DA0" w:rsidP="004708F9">
      <w:pPr>
        <w:pStyle w:val="Texto-Ttulo4"/>
      </w:pPr>
      <w:r>
        <w:t>Voltei para o texto.</w:t>
      </w:r>
    </w:p>
    <w:p w14:paraId="02EDFF1F" w14:textId="77777777" w:rsidR="00E13DA0" w:rsidRDefault="00E13DA0" w:rsidP="004662B3">
      <w:pPr>
        <w:pStyle w:val="Texto-Ttulo4"/>
        <w:outlineLvl w:val="3"/>
      </w:pPr>
      <w:bookmarkStart w:id="40" w:name="_Toc512006356"/>
      <w:r>
        <w:lastRenderedPageBreak/>
        <w:t xml:space="preserve">Agora um título de nível 4 </w:t>
      </w:r>
      <w:proofErr w:type="spellStart"/>
      <w:r>
        <w:t>jsdk</w:t>
      </w:r>
      <w:proofErr w:type="spellEnd"/>
      <w:r>
        <w:t xml:space="preserve"> </w:t>
      </w:r>
      <w:proofErr w:type="spellStart"/>
      <w:r>
        <w:t>fjsdk</w:t>
      </w:r>
      <w:proofErr w:type="spellEnd"/>
      <w:r>
        <w:t xml:space="preserve"> </w:t>
      </w:r>
      <w:proofErr w:type="spellStart"/>
      <w:r>
        <w:t>fjsa</w:t>
      </w:r>
      <w:proofErr w:type="spellEnd"/>
      <w:r>
        <w:t xml:space="preserve"> </w:t>
      </w:r>
      <w:proofErr w:type="spellStart"/>
      <w:r>
        <w:t>dfjka</w:t>
      </w:r>
      <w:proofErr w:type="spellEnd"/>
      <w:r>
        <w:t xml:space="preserve"> </w:t>
      </w:r>
      <w:proofErr w:type="spellStart"/>
      <w:r>
        <w:t>sdjkf</w:t>
      </w:r>
      <w:proofErr w:type="spellEnd"/>
      <w:r>
        <w:t xml:space="preserve"> </w:t>
      </w:r>
      <w:proofErr w:type="spellStart"/>
      <w:r>
        <w:t>akjsd</w:t>
      </w:r>
      <w:proofErr w:type="spellEnd"/>
      <w:r>
        <w:t xml:space="preserve"> </w:t>
      </w:r>
      <w:proofErr w:type="spellStart"/>
      <w:r>
        <w:t>fkj</w:t>
      </w:r>
      <w:proofErr w:type="spellEnd"/>
      <w:r>
        <w:t xml:space="preserve"> </w:t>
      </w:r>
      <w:proofErr w:type="spellStart"/>
      <w:r>
        <w:t>sdkfj</w:t>
      </w:r>
      <w:proofErr w:type="spellEnd"/>
      <w:r>
        <w:t xml:space="preserve"> </w:t>
      </w:r>
      <w:proofErr w:type="spellStart"/>
      <w:r>
        <w:t>aslkdj</w:t>
      </w:r>
      <w:proofErr w:type="spellEnd"/>
      <w:r>
        <w:t xml:space="preserve"> </w:t>
      </w:r>
      <w:proofErr w:type="spellStart"/>
      <w:r>
        <w:t>flkasd</w:t>
      </w:r>
      <w:proofErr w:type="spellEnd"/>
      <w:r>
        <w:t xml:space="preserve"> f </w:t>
      </w:r>
      <w:proofErr w:type="spellStart"/>
      <w:r>
        <w:t>sdj</w:t>
      </w:r>
      <w:proofErr w:type="spellEnd"/>
      <w:r>
        <w:t xml:space="preserve"> faz </w:t>
      </w:r>
      <w:proofErr w:type="spellStart"/>
      <w:r>
        <w:t>dfakjd</w:t>
      </w:r>
      <w:proofErr w:type="spellEnd"/>
      <w:r>
        <w:t xml:space="preserve"> </w:t>
      </w:r>
      <w:proofErr w:type="spellStart"/>
      <w:r>
        <w:t>flkasdfj</w:t>
      </w:r>
      <w:proofErr w:type="spellEnd"/>
      <w:r>
        <w:t xml:space="preserve"> </w:t>
      </w:r>
      <w:proofErr w:type="spellStart"/>
      <w:r>
        <w:t>çlkajsdçfka</w:t>
      </w:r>
      <w:proofErr w:type="spellEnd"/>
      <w:r>
        <w:t xml:space="preserve"> </w:t>
      </w:r>
      <w:proofErr w:type="spellStart"/>
      <w:r>
        <w:t>çsdkfj</w:t>
      </w:r>
      <w:proofErr w:type="spellEnd"/>
      <w:r>
        <w:t xml:space="preserve"> </w:t>
      </w:r>
      <w:proofErr w:type="spellStart"/>
      <w:r>
        <w:t>aksd</w:t>
      </w:r>
      <w:proofErr w:type="spellEnd"/>
      <w:r>
        <w:t xml:space="preserve"> </w:t>
      </w:r>
      <w:proofErr w:type="spellStart"/>
      <w:r>
        <w:t>fkjasçdj</w:t>
      </w:r>
      <w:proofErr w:type="spellEnd"/>
      <w:r>
        <w:t xml:space="preserve"> </w:t>
      </w:r>
      <w:proofErr w:type="spellStart"/>
      <w:r>
        <w:t>fks</w:t>
      </w:r>
      <w:proofErr w:type="spellEnd"/>
      <w:r>
        <w:t xml:space="preserve"> </w:t>
      </w:r>
      <w:proofErr w:type="spellStart"/>
      <w:r>
        <w:t>jdkf</w:t>
      </w:r>
      <w:proofErr w:type="spellEnd"/>
      <w:r>
        <w:t xml:space="preserve"> </w:t>
      </w:r>
      <w:proofErr w:type="spellStart"/>
      <w:r>
        <w:t>çasd</w:t>
      </w:r>
      <w:proofErr w:type="spellEnd"/>
      <w:r>
        <w:t xml:space="preserve"> </w:t>
      </w:r>
      <w:proofErr w:type="spellStart"/>
      <w:r>
        <w:t>jkf</w:t>
      </w:r>
      <w:bookmarkEnd w:id="40"/>
      <w:proofErr w:type="spellEnd"/>
    </w:p>
    <w:p w14:paraId="7F60EC00" w14:textId="77777777" w:rsidR="00E13DA0" w:rsidRDefault="00E13DA0" w:rsidP="00E13DA0">
      <w:pPr>
        <w:pStyle w:val="Texto-Corpo"/>
        <w:rPr>
          <w:lang w:val="pt-BR"/>
        </w:rPr>
      </w:pPr>
      <w:r>
        <w:rPr>
          <w:lang w:val="pt-BR"/>
        </w:rPr>
        <w:t>Voltei!</w:t>
      </w:r>
    </w:p>
    <w:p w14:paraId="444AAE7E" w14:textId="77777777" w:rsidR="00E13DA0" w:rsidRDefault="00E13DA0" w:rsidP="004662B3">
      <w:pPr>
        <w:pStyle w:val="Texto-Ttulo5"/>
        <w:outlineLvl w:val="4"/>
      </w:pPr>
      <w:bookmarkStart w:id="41" w:name="_Toc512006357"/>
      <w:r>
        <w:t xml:space="preserve">Agora nível 5klajds </w:t>
      </w:r>
      <w:proofErr w:type="spellStart"/>
      <w:r>
        <w:t>lkas</w:t>
      </w:r>
      <w:proofErr w:type="spellEnd"/>
      <w:r>
        <w:t xml:space="preserve"> </w:t>
      </w:r>
      <w:proofErr w:type="spellStart"/>
      <w:r>
        <w:t>dçfklj</w:t>
      </w:r>
      <w:proofErr w:type="spellEnd"/>
      <w:r>
        <w:t xml:space="preserve"> </w:t>
      </w:r>
      <w:proofErr w:type="spellStart"/>
      <w:r>
        <w:t>asdçklfj</w:t>
      </w:r>
      <w:proofErr w:type="spellEnd"/>
      <w:r>
        <w:t xml:space="preserve"> </w:t>
      </w:r>
      <w:proofErr w:type="spellStart"/>
      <w:r>
        <w:t>çaklsdj</w:t>
      </w:r>
      <w:proofErr w:type="spellEnd"/>
      <w:r>
        <w:t xml:space="preserve"> </w:t>
      </w:r>
      <w:proofErr w:type="spellStart"/>
      <w:r>
        <w:t>fçkajs</w:t>
      </w:r>
      <w:proofErr w:type="spellEnd"/>
      <w:r>
        <w:t xml:space="preserve"> </w:t>
      </w:r>
      <w:proofErr w:type="spellStart"/>
      <w:r>
        <w:t>dçkfj</w:t>
      </w:r>
      <w:proofErr w:type="spellEnd"/>
      <w:r>
        <w:t xml:space="preserve"> </w:t>
      </w:r>
      <w:proofErr w:type="spellStart"/>
      <w:r>
        <w:t>açksld</w:t>
      </w:r>
      <w:proofErr w:type="spellEnd"/>
      <w:r>
        <w:t xml:space="preserve"> </w:t>
      </w:r>
      <w:proofErr w:type="spellStart"/>
      <w:r>
        <w:t>jfçlkasj</w:t>
      </w:r>
      <w:proofErr w:type="spellEnd"/>
      <w:r>
        <w:t xml:space="preserve"> </w:t>
      </w:r>
      <w:proofErr w:type="spellStart"/>
      <w:r>
        <w:t>dçflkja</w:t>
      </w:r>
      <w:proofErr w:type="spellEnd"/>
      <w:r>
        <w:t xml:space="preserve"> </w:t>
      </w:r>
      <w:proofErr w:type="spellStart"/>
      <w:r>
        <w:t>sçdkfj</w:t>
      </w:r>
      <w:proofErr w:type="spellEnd"/>
      <w:r>
        <w:t xml:space="preserve"> </w:t>
      </w:r>
      <w:proofErr w:type="spellStart"/>
      <w:r>
        <w:t>çalksdj</w:t>
      </w:r>
      <w:proofErr w:type="spellEnd"/>
      <w:r>
        <w:t xml:space="preserve"> </w:t>
      </w:r>
      <w:proofErr w:type="spellStart"/>
      <w:r>
        <w:t>flkasjdflkasjd</w:t>
      </w:r>
      <w:proofErr w:type="spellEnd"/>
      <w:r>
        <w:t xml:space="preserve"> </w:t>
      </w:r>
      <w:proofErr w:type="spellStart"/>
      <w:r>
        <w:t>fçlkaj</w:t>
      </w:r>
      <w:proofErr w:type="spellEnd"/>
      <w:r>
        <w:t xml:space="preserve"> </w:t>
      </w:r>
      <w:proofErr w:type="spellStart"/>
      <w:r>
        <w:t>sdçlkf</w:t>
      </w:r>
      <w:proofErr w:type="spellEnd"/>
      <w:r>
        <w:t xml:space="preserve"> </w:t>
      </w:r>
      <w:proofErr w:type="spellStart"/>
      <w:r>
        <w:t>jaçlskdj</w:t>
      </w:r>
      <w:proofErr w:type="spellEnd"/>
      <w:r>
        <w:t xml:space="preserve"> </w:t>
      </w:r>
      <w:proofErr w:type="spellStart"/>
      <w:r>
        <w:t>fçlasdkj</w:t>
      </w:r>
      <w:bookmarkEnd w:id="41"/>
      <w:proofErr w:type="spellEnd"/>
      <w:r>
        <w:t xml:space="preserve"> </w:t>
      </w:r>
    </w:p>
    <w:p w14:paraId="0014F750" w14:textId="77777777" w:rsidR="008253A5" w:rsidRDefault="00E13DA0" w:rsidP="00E13DA0">
      <w:pPr>
        <w:pStyle w:val="Texto-Corpo"/>
        <w:rPr>
          <w:lang w:val="pt-BR"/>
        </w:rPr>
      </w:pPr>
      <w:r>
        <w:rPr>
          <w:lang w:val="pt-BR"/>
        </w:rPr>
        <w:t xml:space="preserve">Corpo </w:t>
      </w:r>
      <w:proofErr w:type="spellStart"/>
      <w:r w:rsidR="0026663F" w:rsidRPr="00E51DD9">
        <w:rPr>
          <w:lang w:val="pt-BR"/>
        </w:rPr>
        <w:t>Praesent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sit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amet</w:t>
      </w:r>
      <w:proofErr w:type="spellEnd"/>
      <w:r w:rsidR="0026663F" w:rsidRPr="00E51DD9">
        <w:rPr>
          <w:lang w:val="pt-BR"/>
        </w:rPr>
        <w:t xml:space="preserve"> urna a </w:t>
      </w:r>
      <w:proofErr w:type="spellStart"/>
      <w:r w:rsidR="0026663F" w:rsidRPr="00E51DD9">
        <w:rPr>
          <w:lang w:val="pt-BR"/>
        </w:rPr>
        <w:t>turpis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hendrerit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tristique</w:t>
      </w:r>
      <w:proofErr w:type="spellEnd"/>
      <w:r w:rsidR="0026663F" w:rsidRPr="00E51DD9">
        <w:rPr>
          <w:lang w:val="pt-BR"/>
        </w:rPr>
        <w:t xml:space="preserve"> et a magna. </w:t>
      </w:r>
      <w:proofErr w:type="spellStart"/>
      <w:r w:rsidR="0026663F" w:rsidRPr="00E51DD9">
        <w:rPr>
          <w:lang w:val="pt-BR"/>
        </w:rPr>
        <w:t>Suspendisse</w:t>
      </w:r>
      <w:proofErr w:type="spellEnd"/>
      <w:r w:rsidR="0026663F" w:rsidRPr="00E51DD9">
        <w:rPr>
          <w:lang w:val="pt-BR"/>
        </w:rPr>
        <w:t xml:space="preserve"> id </w:t>
      </w:r>
      <w:proofErr w:type="spellStart"/>
      <w:r w:rsidR="0026663F" w:rsidRPr="00E51DD9">
        <w:rPr>
          <w:lang w:val="pt-BR"/>
        </w:rPr>
        <w:t>eleifend</w:t>
      </w:r>
      <w:proofErr w:type="spellEnd"/>
      <w:r w:rsidR="0026663F" w:rsidRPr="00E51DD9">
        <w:rPr>
          <w:lang w:val="pt-BR"/>
        </w:rPr>
        <w:t xml:space="preserve"> mi, vitae </w:t>
      </w:r>
      <w:proofErr w:type="spellStart"/>
      <w:r w:rsidR="0026663F" w:rsidRPr="00E51DD9">
        <w:rPr>
          <w:lang w:val="pt-BR"/>
        </w:rPr>
        <w:t>accumsan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nisl</w:t>
      </w:r>
      <w:proofErr w:type="spellEnd"/>
      <w:r w:rsidR="0026663F" w:rsidRPr="00E51DD9">
        <w:rPr>
          <w:lang w:val="pt-BR"/>
        </w:rPr>
        <w:t xml:space="preserve">. </w:t>
      </w:r>
      <w:proofErr w:type="spellStart"/>
      <w:r w:rsidR="0026663F" w:rsidRPr="00E51DD9">
        <w:rPr>
          <w:lang w:val="pt-BR"/>
        </w:rPr>
        <w:t>Suspendisse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mauris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orci</w:t>
      </w:r>
      <w:proofErr w:type="spellEnd"/>
      <w:r w:rsidR="0026663F" w:rsidRPr="00E51DD9">
        <w:rPr>
          <w:lang w:val="pt-BR"/>
        </w:rPr>
        <w:t xml:space="preserve">, </w:t>
      </w:r>
      <w:proofErr w:type="spellStart"/>
      <w:r w:rsidR="0026663F" w:rsidRPr="00E51DD9">
        <w:rPr>
          <w:lang w:val="pt-BR"/>
        </w:rPr>
        <w:t>iaculis</w:t>
      </w:r>
      <w:proofErr w:type="spellEnd"/>
      <w:r w:rsidR="0026663F" w:rsidRPr="00E51DD9">
        <w:rPr>
          <w:lang w:val="pt-BR"/>
        </w:rPr>
        <w:t xml:space="preserve"> vitae </w:t>
      </w:r>
      <w:proofErr w:type="spellStart"/>
      <w:r w:rsidR="0026663F" w:rsidRPr="00E51DD9">
        <w:rPr>
          <w:lang w:val="pt-BR"/>
        </w:rPr>
        <w:t>interdum</w:t>
      </w:r>
      <w:proofErr w:type="spellEnd"/>
      <w:r w:rsidR="0026663F" w:rsidRPr="00E51DD9">
        <w:rPr>
          <w:lang w:val="pt-BR"/>
        </w:rPr>
        <w:t xml:space="preserve"> eu, </w:t>
      </w:r>
      <w:proofErr w:type="spellStart"/>
      <w:r w:rsidR="0026663F" w:rsidRPr="00E51DD9">
        <w:rPr>
          <w:lang w:val="pt-BR"/>
        </w:rPr>
        <w:t>molestie</w:t>
      </w:r>
      <w:proofErr w:type="spellEnd"/>
      <w:r w:rsidR="0026663F" w:rsidRPr="00E51DD9">
        <w:rPr>
          <w:lang w:val="pt-BR"/>
        </w:rPr>
        <w:t xml:space="preserve"> in </w:t>
      </w:r>
      <w:proofErr w:type="spellStart"/>
      <w:r w:rsidR="0026663F" w:rsidRPr="00E51DD9">
        <w:rPr>
          <w:lang w:val="pt-BR"/>
        </w:rPr>
        <w:t>mauris</w:t>
      </w:r>
      <w:proofErr w:type="spellEnd"/>
      <w:r w:rsidR="0026663F" w:rsidRPr="00E51DD9">
        <w:rPr>
          <w:lang w:val="pt-BR"/>
        </w:rPr>
        <w:t xml:space="preserve">. </w:t>
      </w:r>
      <w:proofErr w:type="spellStart"/>
      <w:r w:rsidR="0026663F" w:rsidRPr="00E51DD9">
        <w:rPr>
          <w:lang w:val="pt-BR"/>
        </w:rPr>
        <w:t>Aenean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eget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pellentesque</w:t>
      </w:r>
      <w:proofErr w:type="spellEnd"/>
      <w:r w:rsidR="0026663F" w:rsidRPr="00E51DD9">
        <w:rPr>
          <w:lang w:val="pt-BR"/>
        </w:rPr>
        <w:t xml:space="preserve"> ex. </w:t>
      </w:r>
      <w:proofErr w:type="spellStart"/>
      <w:r w:rsidR="0026663F" w:rsidRPr="00E51DD9">
        <w:rPr>
          <w:lang w:val="pt-BR"/>
        </w:rPr>
        <w:t>Morbi</w:t>
      </w:r>
      <w:proofErr w:type="spellEnd"/>
      <w:r w:rsidR="0026663F" w:rsidRPr="00E51DD9">
        <w:rPr>
          <w:lang w:val="pt-BR"/>
        </w:rPr>
        <w:t xml:space="preserve"> tempus, libero eu </w:t>
      </w:r>
      <w:proofErr w:type="spellStart"/>
      <w:r w:rsidR="0026663F" w:rsidRPr="00E51DD9">
        <w:rPr>
          <w:lang w:val="pt-BR"/>
        </w:rPr>
        <w:t>cursus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pulvinar</w:t>
      </w:r>
      <w:proofErr w:type="spellEnd"/>
      <w:r w:rsidR="0026663F" w:rsidRPr="00E51DD9">
        <w:rPr>
          <w:lang w:val="pt-BR"/>
        </w:rPr>
        <w:t xml:space="preserve">, </w:t>
      </w:r>
      <w:proofErr w:type="spellStart"/>
      <w:r w:rsidR="0026663F" w:rsidRPr="00E51DD9">
        <w:rPr>
          <w:lang w:val="pt-BR"/>
        </w:rPr>
        <w:t>ligula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elit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vestibulum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nisl</w:t>
      </w:r>
      <w:proofErr w:type="spellEnd"/>
      <w:r w:rsidR="0026663F" w:rsidRPr="00E51DD9">
        <w:rPr>
          <w:lang w:val="pt-BR"/>
        </w:rPr>
        <w:t xml:space="preserve">, </w:t>
      </w:r>
      <w:proofErr w:type="spellStart"/>
      <w:r w:rsidR="0026663F" w:rsidRPr="00E51DD9">
        <w:rPr>
          <w:lang w:val="pt-BR"/>
        </w:rPr>
        <w:t>eget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fringilla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odio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nibh</w:t>
      </w:r>
      <w:proofErr w:type="spellEnd"/>
      <w:r w:rsidR="0026663F" w:rsidRPr="00E51DD9">
        <w:rPr>
          <w:lang w:val="pt-BR"/>
        </w:rPr>
        <w:t xml:space="preserve"> in </w:t>
      </w:r>
      <w:proofErr w:type="spellStart"/>
      <w:r w:rsidR="0026663F" w:rsidRPr="00E51DD9">
        <w:rPr>
          <w:lang w:val="pt-BR"/>
        </w:rPr>
        <w:t>lorem</w:t>
      </w:r>
      <w:proofErr w:type="spellEnd"/>
      <w:r w:rsidR="0026663F" w:rsidRPr="00E51DD9">
        <w:rPr>
          <w:lang w:val="pt-BR"/>
        </w:rPr>
        <w:t xml:space="preserve">. </w:t>
      </w:r>
      <w:proofErr w:type="spellStart"/>
      <w:r w:rsidR="0026663F" w:rsidRPr="00A57F23">
        <w:t>Nulla</w:t>
      </w:r>
      <w:proofErr w:type="spellEnd"/>
      <w:r w:rsidR="0026663F" w:rsidRPr="00A57F23">
        <w:t xml:space="preserve"> </w:t>
      </w:r>
      <w:proofErr w:type="spellStart"/>
      <w:r w:rsidR="0026663F" w:rsidRPr="00A57F23">
        <w:t>blandit</w:t>
      </w:r>
      <w:proofErr w:type="spellEnd"/>
      <w:r w:rsidR="0026663F" w:rsidRPr="00A57F23">
        <w:t xml:space="preserve"> </w:t>
      </w:r>
      <w:proofErr w:type="spellStart"/>
      <w:r w:rsidR="0026663F" w:rsidRPr="00A57F23">
        <w:t>urna</w:t>
      </w:r>
      <w:proofErr w:type="spellEnd"/>
      <w:r w:rsidR="0026663F" w:rsidRPr="00A57F23">
        <w:t xml:space="preserve"> non </w:t>
      </w:r>
      <w:proofErr w:type="spellStart"/>
      <w:r w:rsidR="0026663F" w:rsidRPr="00A57F23">
        <w:t>erat</w:t>
      </w:r>
      <w:proofErr w:type="spellEnd"/>
      <w:r w:rsidR="0026663F" w:rsidRPr="00A57F23">
        <w:t xml:space="preserve"> </w:t>
      </w:r>
      <w:proofErr w:type="spellStart"/>
      <w:r w:rsidR="0026663F" w:rsidRPr="00A57F23">
        <w:t>rhoncus</w:t>
      </w:r>
      <w:proofErr w:type="spellEnd"/>
      <w:r w:rsidR="0026663F" w:rsidRPr="00A57F23">
        <w:t xml:space="preserve">, at </w:t>
      </w:r>
      <w:proofErr w:type="spellStart"/>
      <w:r w:rsidR="0026663F" w:rsidRPr="00A57F23">
        <w:t>dapibus</w:t>
      </w:r>
      <w:proofErr w:type="spellEnd"/>
      <w:r w:rsidR="0026663F" w:rsidRPr="00A57F23">
        <w:t xml:space="preserve"> </w:t>
      </w:r>
      <w:proofErr w:type="spellStart"/>
      <w:r w:rsidR="0026663F" w:rsidRPr="00A57F23">
        <w:t>purus</w:t>
      </w:r>
      <w:proofErr w:type="spellEnd"/>
      <w:r w:rsidR="0026663F" w:rsidRPr="00A57F23">
        <w:t xml:space="preserve"> </w:t>
      </w:r>
      <w:proofErr w:type="spellStart"/>
      <w:r w:rsidR="0026663F" w:rsidRPr="00A57F23">
        <w:t>vehicula</w:t>
      </w:r>
      <w:proofErr w:type="spellEnd"/>
      <w:r w:rsidR="0026663F" w:rsidRPr="00A57F23">
        <w:t xml:space="preserve">. </w:t>
      </w:r>
      <w:proofErr w:type="spellStart"/>
      <w:r w:rsidR="0026663F" w:rsidRPr="00E51DD9">
        <w:rPr>
          <w:lang w:val="pt-BR"/>
        </w:rPr>
        <w:t>Suspendisse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eleifend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efficitur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mauris</w:t>
      </w:r>
      <w:proofErr w:type="spellEnd"/>
      <w:r w:rsidR="0026663F" w:rsidRPr="00E51DD9">
        <w:rPr>
          <w:lang w:val="pt-BR"/>
        </w:rPr>
        <w:t xml:space="preserve">, </w:t>
      </w:r>
      <w:proofErr w:type="spellStart"/>
      <w:r w:rsidR="0026663F" w:rsidRPr="00E51DD9">
        <w:rPr>
          <w:lang w:val="pt-BR"/>
        </w:rPr>
        <w:t>vel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vehicula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felis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finibus</w:t>
      </w:r>
      <w:proofErr w:type="spellEnd"/>
      <w:r w:rsidR="0026663F" w:rsidRPr="00E51DD9">
        <w:rPr>
          <w:lang w:val="pt-BR"/>
        </w:rPr>
        <w:t xml:space="preserve"> eu. </w:t>
      </w:r>
      <w:proofErr w:type="spellStart"/>
      <w:r w:rsidR="0026663F" w:rsidRPr="00E51DD9">
        <w:rPr>
          <w:lang w:val="pt-BR"/>
        </w:rPr>
        <w:t>Quisque</w:t>
      </w:r>
      <w:proofErr w:type="spellEnd"/>
      <w:r w:rsidR="0026663F" w:rsidRPr="00E51DD9">
        <w:rPr>
          <w:lang w:val="pt-BR"/>
        </w:rPr>
        <w:t xml:space="preserve"> id </w:t>
      </w:r>
      <w:proofErr w:type="spellStart"/>
      <w:r w:rsidR="0026663F" w:rsidRPr="00E51DD9">
        <w:rPr>
          <w:lang w:val="pt-BR"/>
        </w:rPr>
        <w:t>orci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sit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amet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lacus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sagittis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varius</w:t>
      </w:r>
      <w:proofErr w:type="spellEnd"/>
      <w:r w:rsidR="0026663F" w:rsidRPr="00E51DD9">
        <w:rPr>
          <w:lang w:val="pt-BR"/>
        </w:rPr>
        <w:t xml:space="preserve"> quis </w:t>
      </w:r>
      <w:proofErr w:type="spellStart"/>
      <w:r w:rsidR="0026663F" w:rsidRPr="00E51DD9">
        <w:rPr>
          <w:lang w:val="pt-BR"/>
        </w:rPr>
        <w:t>sed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eros</w:t>
      </w:r>
      <w:proofErr w:type="spellEnd"/>
      <w:r w:rsidR="0026663F" w:rsidRPr="00E51DD9">
        <w:rPr>
          <w:lang w:val="pt-BR"/>
        </w:rPr>
        <w:t xml:space="preserve">. Nunc </w:t>
      </w:r>
      <w:proofErr w:type="spellStart"/>
      <w:r w:rsidR="0026663F" w:rsidRPr="00E51DD9">
        <w:rPr>
          <w:lang w:val="pt-BR"/>
        </w:rPr>
        <w:t>pellentesque</w:t>
      </w:r>
      <w:proofErr w:type="spellEnd"/>
      <w:r w:rsidR="0026663F" w:rsidRPr="00E51DD9">
        <w:rPr>
          <w:lang w:val="pt-BR"/>
        </w:rPr>
        <w:t xml:space="preserve">, </w:t>
      </w:r>
      <w:proofErr w:type="spellStart"/>
      <w:r w:rsidR="0026663F" w:rsidRPr="00E51DD9">
        <w:rPr>
          <w:lang w:val="pt-BR"/>
        </w:rPr>
        <w:t>enim</w:t>
      </w:r>
      <w:proofErr w:type="spellEnd"/>
      <w:r w:rsidR="0026663F" w:rsidRPr="00E51DD9">
        <w:rPr>
          <w:lang w:val="pt-BR"/>
        </w:rPr>
        <w:t xml:space="preserve"> ac </w:t>
      </w:r>
      <w:proofErr w:type="spellStart"/>
      <w:r w:rsidR="0026663F" w:rsidRPr="00E51DD9">
        <w:rPr>
          <w:lang w:val="pt-BR"/>
        </w:rPr>
        <w:t>dignissim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interdum</w:t>
      </w:r>
      <w:proofErr w:type="spellEnd"/>
      <w:r w:rsidR="0026663F" w:rsidRPr="00E51DD9">
        <w:rPr>
          <w:lang w:val="pt-BR"/>
        </w:rPr>
        <w:t xml:space="preserve">, </w:t>
      </w:r>
      <w:proofErr w:type="spellStart"/>
      <w:r w:rsidR="0026663F" w:rsidRPr="00E51DD9">
        <w:rPr>
          <w:lang w:val="pt-BR"/>
        </w:rPr>
        <w:t>quam</w:t>
      </w:r>
      <w:proofErr w:type="spellEnd"/>
      <w:r w:rsidR="0026663F" w:rsidRPr="00E51DD9">
        <w:rPr>
          <w:lang w:val="pt-BR"/>
        </w:rPr>
        <w:t xml:space="preserve"> libero </w:t>
      </w:r>
      <w:proofErr w:type="spellStart"/>
      <w:r w:rsidR="0026663F" w:rsidRPr="00E51DD9">
        <w:rPr>
          <w:lang w:val="pt-BR"/>
        </w:rPr>
        <w:t>malesuada</w:t>
      </w:r>
      <w:proofErr w:type="spellEnd"/>
      <w:r w:rsidR="0026663F" w:rsidRPr="00E51DD9">
        <w:rPr>
          <w:lang w:val="pt-BR"/>
        </w:rPr>
        <w:t xml:space="preserve"> justo, in </w:t>
      </w:r>
      <w:proofErr w:type="spellStart"/>
      <w:r w:rsidR="0026663F" w:rsidRPr="00E51DD9">
        <w:rPr>
          <w:lang w:val="pt-BR"/>
        </w:rPr>
        <w:t>auctor</w:t>
      </w:r>
      <w:proofErr w:type="spellEnd"/>
      <w:r w:rsidR="0026663F" w:rsidRPr="00E51DD9">
        <w:rPr>
          <w:lang w:val="pt-BR"/>
        </w:rPr>
        <w:t xml:space="preserve"> </w:t>
      </w:r>
      <w:proofErr w:type="spellStart"/>
      <w:r w:rsidR="0026663F" w:rsidRPr="00E51DD9">
        <w:rPr>
          <w:lang w:val="pt-BR"/>
        </w:rPr>
        <w:t>metus</w:t>
      </w:r>
      <w:proofErr w:type="spellEnd"/>
      <w:r w:rsidR="0026663F" w:rsidRPr="00E51DD9">
        <w:rPr>
          <w:lang w:val="pt-BR"/>
        </w:rPr>
        <w:t xml:space="preserve"> magna quis </w:t>
      </w:r>
      <w:proofErr w:type="spellStart"/>
      <w:r w:rsidR="0026663F" w:rsidRPr="00E51DD9">
        <w:rPr>
          <w:lang w:val="pt-BR"/>
        </w:rPr>
        <w:t>sapien</w:t>
      </w:r>
      <w:proofErr w:type="spellEnd"/>
      <w:r w:rsidR="0026663F" w:rsidRPr="00E51DD9">
        <w:rPr>
          <w:lang w:val="pt-BR"/>
        </w:rPr>
        <w:t>.</w:t>
      </w:r>
    </w:p>
    <w:p w14:paraId="3F605BE1" w14:textId="77777777" w:rsidR="00F16D43" w:rsidRDefault="00F16D43" w:rsidP="00E13DA0">
      <w:pPr>
        <w:pStyle w:val="Texto-Corpo"/>
        <w:rPr>
          <w:lang w:val="pt-BR"/>
        </w:rPr>
      </w:pPr>
      <w:r>
        <w:rPr>
          <w:lang w:val="pt-BR"/>
        </w:rPr>
        <w:t>Segundo a Lurdinha: “</w:t>
      </w:r>
      <w:proofErr w:type="spellStart"/>
      <w:r>
        <w:rPr>
          <w:lang w:val="pt-BR"/>
        </w:rPr>
        <w:t>çlaksd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ak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j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f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flkajs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dçflkja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sçdlkf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açlsk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j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sj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s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dlkf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açlsk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flkjaçsldkf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alsfdk</w:t>
      </w:r>
      <w:proofErr w:type="spellEnd"/>
      <w:r>
        <w:rPr>
          <w:lang w:val="pt-BR"/>
        </w:rPr>
        <w:t>” (Lurdinha, 2018).</w:t>
      </w:r>
    </w:p>
    <w:p w14:paraId="6EB199D5" w14:textId="77777777" w:rsidR="00F16D43" w:rsidRDefault="00F16D43" w:rsidP="00F16D43">
      <w:pPr>
        <w:pStyle w:val="Texto-CitaoDiretaLonga"/>
      </w:pPr>
      <w:r>
        <w:t xml:space="preserve">A Apple é a coisa mais maravilhosa do mundo, e ela queria casar com o Steve Jobs e ter muitos filhos no vale do </w:t>
      </w:r>
      <w:proofErr w:type="spellStart"/>
      <w:r>
        <w:t>siclício</w:t>
      </w:r>
      <w:proofErr w:type="spellEnd"/>
      <w:r>
        <w:t xml:space="preserve"> e </w:t>
      </w:r>
      <w:proofErr w:type="spellStart"/>
      <w:r>
        <w:t>asdlkfj</w:t>
      </w:r>
      <w:proofErr w:type="spellEnd"/>
      <w:r>
        <w:t xml:space="preserve"> </w:t>
      </w:r>
      <w:proofErr w:type="spellStart"/>
      <w:r>
        <w:t>açsdlkjf</w:t>
      </w:r>
      <w:proofErr w:type="spellEnd"/>
      <w:r>
        <w:t xml:space="preserve"> </w:t>
      </w:r>
      <w:proofErr w:type="spellStart"/>
      <w:r>
        <w:t>çalsdkfj</w:t>
      </w:r>
      <w:proofErr w:type="spellEnd"/>
      <w:r>
        <w:t xml:space="preserve"> </w:t>
      </w:r>
      <w:proofErr w:type="spellStart"/>
      <w:r>
        <w:t>çasldkjf</w:t>
      </w:r>
      <w:proofErr w:type="spellEnd"/>
      <w:r>
        <w:t xml:space="preserve"> </w:t>
      </w:r>
      <w:proofErr w:type="spellStart"/>
      <w:r>
        <w:t>çlasdkjf</w:t>
      </w:r>
      <w:proofErr w:type="spellEnd"/>
      <w:r>
        <w:t xml:space="preserve"> </w:t>
      </w:r>
      <w:proofErr w:type="spellStart"/>
      <w:r>
        <w:t>çlaskdjf</w:t>
      </w:r>
      <w:proofErr w:type="spellEnd"/>
      <w:r>
        <w:t xml:space="preserve"> </w:t>
      </w:r>
      <w:proofErr w:type="spellStart"/>
      <w:r>
        <w:t>çlasdkjf</w:t>
      </w:r>
      <w:proofErr w:type="spellEnd"/>
      <w:r>
        <w:t xml:space="preserve"> </w:t>
      </w:r>
      <w:proofErr w:type="spellStart"/>
      <w:r>
        <w:t>çlsakdjf</w:t>
      </w:r>
      <w:proofErr w:type="spellEnd"/>
      <w:r>
        <w:t xml:space="preserve"> </w:t>
      </w:r>
      <w:proofErr w:type="spellStart"/>
      <w:r>
        <w:t>çaslkdjf</w:t>
      </w:r>
      <w:proofErr w:type="spellEnd"/>
      <w:r>
        <w:t xml:space="preserve"> </w:t>
      </w:r>
      <w:proofErr w:type="spellStart"/>
      <w:r>
        <w:t>çlsadkjfçlasdkjfçlsadkfj~dfçlkg~sdgk</w:t>
      </w:r>
      <w:proofErr w:type="spellEnd"/>
      <w:r>
        <w:t xml:space="preserve"> ~</w:t>
      </w:r>
      <w:proofErr w:type="spellStart"/>
      <w:r>
        <w:t>sçflkg</w:t>
      </w:r>
      <w:proofErr w:type="spellEnd"/>
      <w:r>
        <w:t xml:space="preserve"> ~</w:t>
      </w:r>
      <w:proofErr w:type="spellStart"/>
      <w:r>
        <w:t>sfdl</w:t>
      </w:r>
      <w:proofErr w:type="spellEnd"/>
      <w:r>
        <w:t xml:space="preserve"> </w:t>
      </w:r>
      <w:proofErr w:type="spellStart"/>
      <w:r>
        <w:t>glçksdjf</w:t>
      </w:r>
      <w:proofErr w:type="spellEnd"/>
      <w:r>
        <w:t xml:space="preserve"> </w:t>
      </w:r>
      <w:proofErr w:type="spellStart"/>
      <w:r>
        <w:t>gçlksjd</w:t>
      </w:r>
      <w:proofErr w:type="spellEnd"/>
      <w:r>
        <w:t xml:space="preserve"> </w:t>
      </w:r>
      <w:proofErr w:type="spellStart"/>
      <w:r>
        <w:t>çlgkjsd</w:t>
      </w:r>
      <w:proofErr w:type="spellEnd"/>
      <w:r>
        <w:t xml:space="preserve"> </w:t>
      </w:r>
      <w:proofErr w:type="spellStart"/>
      <w:r>
        <w:t>fçlgkj</w:t>
      </w:r>
      <w:proofErr w:type="spellEnd"/>
      <w:r>
        <w:t xml:space="preserve"> </w:t>
      </w:r>
      <w:proofErr w:type="spellStart"/>
      <w:r>
        <w:t>sdfçlkj</w:t>
      </w:r>
      <w:proofErr w:type="spellEnd"/>
    </w:p>
    <w:p w14:paraId="2E6778B7" w14:textId="77777777" w:rsidR="00F16D43" w:rsidRPr="00F16D43" w:rsidRDefault="00F16D43" w:rsidP="00F16D43">
      <w:pPr>
        <w:pStyle w:val="Texto-Corpo"/>
        <w:rPr>
          <w:lang w:val="pt-BR"/>
        </w:rPr>
      </w:pPr>
      <w:proofErr w:type="spellStart"/>
      <w:r>
        <w:rPr>
          <w:lang w:val="pt-BR"/>
        </w:rPr>
        <w:t>Çasdk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açsldk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j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flkja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sçdlkfjaç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sldk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sdk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fsd</w:t>
      </w:r>
      <w:proofErr w:type="spellEnd"/>
    </w:p>
    <w:p w14:paraId="528ED387" w14:textId="77777777" w:rsidR="00E13DA0" w:rsidRDefault="00E13DA0" w:rsidP="004662B3">
      <w:pPr>
        <w:pStyle w:val="Texto-Ttulo4"/>
        <w:outlineLvl w:val="3"/>
      </w:pPr>
      <w:bookmarkStart w:id="42" w:name="_Toc512006358"/>
      <w:r>
        <w:t>Outro título de nível 4</w:t>
      </w:r>
      <w:bookmarkEnd w:id="42"/>
    </w:p>
    <w:p w14:paraId="4C55D415" w14:textId="77777777" w:rsidR="00E13DA0" w:rsidRDefault="00E13DA0" w:rsidP="00E13DA0">
      <w:pPr>
        <w:pStyle w:val="Texto-Corpo"/>
      </w:pPr>
      <w:r>
        <w:t xml:space="preserve">Outro </w:t>
      </w:r>
      <w:proofErr w:type="spellStart"/>
      <w:r>
        <w:t>corpo</w:t>
      </w:r>
      <w:proofErr w:type="spellEnd"/>
    </w:p>
    <w:p w14:paraId="13B61501" w14:textId="77777777" w:rsidR="00E13DA0" w:rsidRDefault="00E13DA0" w:rsidP="004662B3">
      <w:pPr>
        <w:pStyle w:val="Texto-Ttulo5"/>
        <w:outlineLvl w:val="4"/>
      </w:pPr>
      <w:bookmarkStart w:id="43" w:name="_Toc512006359"/>
      <w:r>
        <w:t>Outro título de nível 5</w:t>
      </w:r>
      <w:bookmarkEnd w:id="43"/>
    </w:p>
    <w:p w14:paraId="4B508601" w14:textId="77777777" w:rsidR="00E13DA0" w:rsidRDefault="00E13DA0" w:rsidP="00E13DA0">
      <w:pPr>
        <w:pStyle w:val="Texto-Corpo"/>
        <w:rPr>
          <w:lang w:val="pt-BR"/>
        </w:rPr>
      </w:pPr>
      <w:r>
        <w:rPr>
          <w:lang w:val="pt-BR"/>
        </w:rPr>
        <w:lastRenderedPageBreak/>
        <w:t>Corpo do texto</w:t>
      </w:r>
    </w:p>
    <w:p w14:paraId="6B31A881" w14:textId="77777777" w:rsidR="00585845" w:rsidRDefault="00585845" w:rsidP="00E13DA0">
      <w:pPr>
        <w:pStyle w:val="Texto-Corpo"/>
        <w:rPr>
          <w:lang w:val="pt-BR"/>
        </w:rPr>
        <w:sectPr w:rsidR="00585845" w:rsidSect="00AF5623">
          <w:headerReference w:type="even" r:id="rId13"/>
          <w:headerReference w:type="default" r:id="rId14"/>
          <w:type w:val="oddPage"/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6B1A5C64" w14:textId="77777777" w:rsidR="003D1D63" w:rsidRDefault="00585845" w:rsidP="004662B3">
      <w:pPr>
        <w:pStyle w:val="Texto-Ttulo1"/>
        <w:outlineLvl w:val="0"/>
      </w:pPr>
      <w:bookmarkStart w:id="44" w:name="_Toc512006360"/>
      <w:r>
        <w:lastRenderedPageBreak/>
        <w:t>conclusão</w:t>
      </w:r>
      <w:bookmarkEnd w:id="44"/>
    </w:p>
    <w:p w14:paraId="6D574829" w14:textId="77777777" w:rsidR="00585845" w:rsidRDefault="00585845" w:rsidP="00585845">
      <w:pPr>
        <w:pStyle w:val="Texto-Corpo"/>
        <w:rPr>
          <w:lang w:val="pt-BR"/>
        </w:rPr>
      </w:pPr>
      <w:proofErr w:type="spellStart"/>
      <w:r>
        <w:rPr>
          <w:lang w:val="pt-BR"/>
        </w:rPr>
        <w:t>Alksdjakls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lkasjd</w:t>
      </w:r>
      <w:proofErr w:type="spellEnd"/>
      <w:r>
        <w:rPr>
          <w:lang w:val="pt-BR"/>
        </w:rPr>
        <w:t xml:space="preserve"> f</w:t>
      </w:r>
      <w:r w:rsidR="00F529D6">
        <w:rPr>
          <w:lang w:val="pt-BR"/>
        </w:rPr>
        <w:t>:</w:t>
      </w:r>
    </w:p>
    <w:p w14:paraId="48783306" w14:textId="77777777" w:rsidR="00F16D43" w:rsidRDefault="00F16D43" w:rsidP="00585845">
      <w:pPr>
        <w:pStyle w:val="Texto-Corpo"/>
        <w:rPr>
          <w:lang w:val="pt-BR"/>
        </w:rPr>
      </w:pPr>
      <w:r>
        <w:rPr>
          <w:lang w:val="pt-BR"/>
        </w:rPr>
        <w:t xml:space="preserve">Segundo </w:t>
      </w:r>
      <w:r>
        <w:rPr>
          <w:lang w:val="pt-BR"/>
        </w:rPr>
        <w:fldChar w:fldCharType="begin" w:fldLock="1"/>
      </w:r>
      <w:r w:rsidR="002C017A">
        <w:rPr>
          <w:lang w:val="pt-BR"/>
        </w:rPr>
        <w:instrText>ADDIN CSL_CITATION { "citationItems" : [ { "id" : "ITEM-1", "itemData" : { "author" : [ { "dropping-particle" : "", "family" : "Ashton", "given" : "Kevin", "non-dropping-particle" : "", "parse-names" : false, "suffix" : "" } ], "id" : "ITEM-1", "issued" : { "date-parts" : [ [ "2009" ] ] }, "note" : "Acessado em 15 de abril de 2018", "title" : "That 'Internet of Things' Thing", "type" : "article" }, "uris" : [ "http://www.mendeley.com/documents/?uuid=7bf87970-d42a-303a-94b7-c52304c83e03" ] } ], "mendeley" : { "formattedCitation" : "(ASHTON, 2009)", "manualFormatting" : "Ashton (2009)", "plainTextFormattedCitation" : "(ASHTON, 2009)", "previouslyFormattedCitation" : "(ASHTON, 2009)" }, "properties" : { "noteIndex" : 0 }, "schema" : "https://github.com/citation-style-language/schema/raw/master/csl-citation.json" }</w:instrText>
      </w:r>
      <w:r>
        <w:rPr>
          <w:lang w:val="pt-BR"/>
        </w:rPr>
        <w:fldChar w:fldCharType="separate"/>
      </w:r>
      <w:r w:rsidRPr="00F16D43">
        <w:rPr>
          <w:noProof/>
          <w:lang w:val="pt-BR"/>
        </w:rPr>
        <w:t>A</w:t>
      </w:r>
      <w:r w:rsidR="002C017A">
        <w:rPr>
          <w:noProof/>
          <w:lang w:val="pt-BR"/>
        </w:rPr>
        <w:t>shton</w:t>
      </w:r>
      <w:r w:rsidRPr="00F16D43">
        <w:rPr>
          <w:noProof/>
          <w:lang w:val="pt-BR"/>
        </w:rPr>
        <w:t xml:space="preserve"> </w:t>
      </w:r>
      <w:r w:rsidR="002C017A">
        <w:rPr>
          <w:noProof/>
          <w:lang w:val="pt-BR"/>
        </w:rPr>
        <w:t>(</w:t>
      </w:r>
      <w:r w:rsidRPr="00F16D43">
        <w:rPr>
          <w:noProof/>
          <w:lang w:val="pt-BR"/>
        </w:rPr>
        <w:t>2009)</w:t>
      </w:r>
      <w:r>
        <w:rPr>
          <w:lang w:val="pt-BR"/>
        </w:rPr>
        <w:fldChar w:fldCharType="end"/>
      </w:r>
      <w:r>
        <w:rPr>
          <w:lang w:val="pt-BR"/>
        </w:rPr>
        <w:t xml:space="preserve">, ele criou o termo internet das coisas em uma conferência que ela  apresentou </w:t>
      </w:r>
      <w:r>
        <w:rPr>
          <w:lang w:val="pt-BR"/>
        </w:rPr>
        <w:fldChar w:fldCharType="begin" w:fldLock="1"/>
      </w:r>
      <w:r w:rsidR="002C017A">
        <w:rPr>
          <w:lang w:val="pt-BR"/>
        </w:rPr>
        <w:instrText>ADDIN CSL_CITATION { "citationItems" : [ { "id" : "ITEM-1", "itemData" : { "ISBN" : "9780134743356", "author" : [ { "dropping-particle" : "", "family" : "Deitel", "given" : "Paul J", "non-dropping-particle" : "", "parse-names" : false, "suffix" : "" }, { "dropping-particle" : "", "family" : "Deitel", "given" : "Harvey J", "non-dropping-particle" : "", "parse-names" : false, "suffix" : "" } ], "edition" : "11", "id" : "ITEM-1", "issued" : { "date-parts" : [ [ "2017" ] ] }, "publisher" : "Pearson", "publisher-place" : "New Jersey", "title" : "Java: How to Program (early objects)", "type" : "book" }, "uris" : [ "http://www.mendeley.com/documents/?uuid=fdc4dcce-9d60-315e-8713-f1b4a65737b2" ] } ], "mendeley" : { "formattedCitation" : "(DEITEL; DEITEL, 2017)", "plainTextFormattedCitation" : "(DEITEL; DEITEL, 2017)", "previouslyFormattedCitation" : "(DEITEL; DEITEL, 2017)" }, "properties" : { "noteIndex" : 0 }, "schema" : "https://github.com/citation-style-language/schema/raw/master/csl-citation.json" }</w:instrText>
      </w:r>
      <w:r>
        <w:rPr>
          <w:lang w:val="pt-BR"/>
        </w:rPr>
        <w:fldChar w:fldCharType="separate"/>
      </w:r>
      <w:r w:rsidRPr="00F16D43">
        <w:rPr>
          <w:noProof/>
          <w:lang w:val="pt-BR"/>
        </w:rPr>
        <w:t>(DEITEL; DEITEL, 2017)</w:t>
      </w:r>
      <w:r>
        <w:rPr>
          <w:lang w:val="pt-BR"/>
        </w:rPr>
        <w:fldChar w:fldCharType="end"/>
      </w:r>
      <w:r>
        <w:rPr>
          <w:lang w:val="pt-BR"/>
        </w:rPr>
        <w:t xml:space="preserve">na </w:t>
      </w:r>
      <w:proofErr w:type="spellStart"/>
      <w:r>
        <w:rPr>
          <w:lang w:val="pt-BR"/>
        </w:rPr>
        <w:t>kosadfjçasldkf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aslkdf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alsk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alskdjfçlasdkjfçlaskdjf</w:t>
      </w:r>
      <w:proofErr w:type="spellEnd"/>
      <w:r>
        <w:rPr>
          <w:lang w:val="pt-BR"/>
        </w:rPr>
        <w:t>.</w:t>
      </w:r>
    </w:p>
    <w:p w14:paraId="464A36D6" w14:textId="77777777" w:rsidR="002C017A" w:rsidRDefault="002C017A" w:rsidP="00585845">
      <w:pPr>
        <w:pStyle w:val="Texto-Corpo"/>
        <w:rPr>
          <w:lang w:val="pt-BR"/>
        </w:rPr>
      </w:pPr>
      <w:proofErr w:type="spellStart"/>
      <w:r>
        <w:rPr>
          <w:lang w:val="pt-BR"/>
        </w:rPr>
        <w:t>Açlskdfjçaslkdfjçalskdfjçlaksdjf</w:t>
      </w:r>
      <w:proofErr w:type="spellEnd"/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 "citationItems" : [ { "id" : "ITEM-1", "itemData" : { "author" : [ { "dropping-particle" : "", "family" : "Campos", "given" : "Isaac de Miranda", "non-dropping-particle" : "", "parse-names" : false, "suffix" : "" } ], "edition" : "1", "id" : "ITEM-1", "issued" : { "date-parts" : [ [ "2018" ] ] }, "number-of-pages" : "780", "publisher" : "Saraiva", "publisher-place" : "Vit\u00f3ria", "title" : "Nanotecnologia e a Renata Laranja", "type" : "book" }, "uris" : [ "http://www.mendeley.com/documents/?uuid=78ad2eac-88b2-4e4a-b835-cfec4cbbb6cd" ] } ], "mendeley" : { "formattedCitation" : "(CAMPOS, 2018)", "plainTextFormattedCitation" : "(CAMPOS, 2018)" }, "properties" : { "noteIndex" : 0 }, "schema" : "https://github.com/citation-style-language/schema/raw/master/csl-citation.json" }</w:instrText>
      </w:r>
      <w:r>
        <w:rPr>
          <w:lang w:val="pt-BR"/>
        </w:rPr>
        <w:fldChar w:fldCharType="separate"/>
      </w:r>
      <w:r w:rsidRPr="002C017A">
        <w:rPr>
          <w:noProof/>
          <w:lang w:val="pt-BR"/>
        </w:rPr>
        <w:t>(CAMPOS, 2018)</w:t>
      </w:r>
      <w:r>
        <w:rPr>
          <w:lang w:val="pt-BR"/>
        </w:rPr>
        <w:fldChar w:fldCharType="end"/>
      </w:r>
    </w:p>
    <w:p w14:paraId="2826786D" w14:textId="77777777" w:rsidR="00F16D43" w:rsidRDefault="00F16D43" w:rsidP="00585845">
      <w:pPr>
        <w:pStyle w:val="Texto-Corpo"/>
        <w:rPr>
          <w:lang w:val="pt-BR"/>
        </w:rPr>
      </w:pPr>
      <w:proofErr w:type="spellStart"/>
      <w:r>
        <w:rPr>
          <w:lang w:val="pt-BR"/>
        </w:rPr>
        <w:t>Çlkasjd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kajsd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fçlkajsdçflkajsdçflkjaçsldfkj</w:t>
      </w:r>
      <w:proofErr w:type="spellEnd"/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>
        <w:rPr>
          <w:lang w:val="pt-BR"/>
        </w:rPr>
        <w:instrText>ADDIN CSL_CITATION { "citationItems" : [ { "id" : "ITEM-1", "itemData" : { "author" : [ { "dropping-particle" : "", "family" : "SAS Institute", "given" : "", "non-dropping-particle" : "", "parse-names" : false, "suffix" : "" } ], "id" : "ITEM-1", "issued" : { "date-parts" : [ [ "2018" ] ] }, "note" : "Acessado em 15 de abril de 2018", "title" : "Internet of Things (IoT): What it is and why it matters", "type" : "article" }, "uris" : [ "http://www.mendeley.com/documents/?uuid=afad7faf-0fde-3d0a-94da-b5f1998d23f6" ] } ], "mendeley" : { "formattedCitation" : "(SAS INSTITUTE, 2018)", "plainTextFormattedCitation" : "(SAS INSTITUTE, 2018)", "previouslyFormattedCitation" : "(SAS INSTITUTE, 2018)" }, "properties" : { "noteIndex" : 0 }, "schema" : "https://github.com/citation-style-language/schema/raw/master/csl-citation.json" }</w:instrText>
      </w:r>
      <w:r>
        <w:rPr>
          <w:lang w:val="pt-BR"/>
        </w:rPr>
        <w:fldChar w:fldCharType="separate"/>
      </w:r>
      <w:r w:rsidRPr="00F16D43">
        <w:rPr>
          <w:noProof/>
          <w:lang w:val="pt-BR"/>
        </w:rPr>
        <w:t>(SAS INSTITUTE, 2018)</w:t>
      </w:r>
      <w:r>
        <w:rPr>
          <w:lang w:val="pt-BR"/>
        </w:rPr>
        <w:fldChar w:fldCharType="end"/>
      </w:r>
    </w:p>
    <w:p w14:paraId="66E6A86A" w14:textId="77777777" w:rsidR="00585845" w:rsidRDefault="00585845" w:rsidP="00585845">
      <w:pPr>
        <w:pStyle w:val="Texto-CitaoDiretaLonga"/>
      </w:pPr>
      <w:commentRangeStart w:id="45"/>
      <w:r>
        <w:t xml:space="preserve">Este é o texto de uma citação direta longa, sem aspas, em Arial 11, entrelinhas simples, com recuo de 4 cm a partir da margem esquerda ou interna e </w:t>
      </w:r>
      <w:proofErr w:type="spellStart"/>
      <w:r>
        <w:t>blá</w:t>
      </w:r>
      <w:proofErr w:type="spellEnd"/>
      <w:r>
        <w:t xml:space="preserve">, </w:t>
      </w:r>
      <w:proofErr w:type="spellStart"/>
      <w:r>
        <w:t>blá</w:t>
      </w:r>
      <w:proofErr w:type="spellEnd"/>
      <w:r>
        <w:t xml:space="preserve">, </w:t>
      </w:r>
      <w:proofErr w:type="spellStart"/>
      <w:r>
        <w:t>blá</w:t>
      </w:r>
      <w:proofErr w:type="spellEnd"/>
      <w:r>
        <w:t xml:space="preserve">, </w:t>
      </w:r>
      <w:proofErr w:type="spellStart"/>
      <w:r>
        <w:t>aksdjf</w:t>
      </w:r>
      <w:proofErr w:type="spellEnd"/>
      <w:r>
        <w:t xml:space="preserve"> </w:t>
      </w:r>
      <w:proofErr w:type="spellStart"/>
      <w:r>
        <w:t>çlaksjd</w:t>
      </w:r>
      <w:proofErr w:type="spellEnd"/>
      <w:r>
        <w:t xml:space="preserve"> </w:t>
      </w:r>
      <w:proofErr w:type="spellStart"/>
      <w:r>
        <w:t>flkajsd</w:t>
      </w:r>
      <w:proofErr w:type="spellEnd"/>
      <w:r>
        <w:t xml:space="preserve"> </w:t>
      </w:r>
      <w:proofErr w:type="spellStart"/>
      <w:r>
        <w:t>flkajs</w:t>
      </w:r>
      <w:proofErr w:type="spellEnd"/>
      <w:r>
        <w:t xml:space="preserve"> </w:t>
      </w:r>
      <w:proofErr w:type="spellStart"/>
      <w:r>
        <w:t>dlkf</w:t>
      </w:r>
      <w:proofErr w:type="spellEnd"/>
      <w:r>
        <w:t xml:space="preserve"> </w:t>
      </w:r>
      <w:proofErr w:type="spellStart"/>
      <w:r>
        <w:t>aslkdj</w:t>
      </w:r>
      <w:proofErr w:type="spellEnd"/>
      <w:r>
        <w:t xml:space="preserve"> </w:t>
      </w:r>
      <w:proofErr w:type="spellStart"/>
      <w:r>
        <w:t>fçlaksjd</w:t>
      </w:r>
      <w:proofErr w:type="spellEnd"/>
      <w:r>
        <w:t xml:space="preserve"> </w:t>
      </w:r>
      <w:proofErr w:type="spellStart"/>
      <w:r>
        <w:t>çflkaj</w:t>
      </w:r>
      <w:proofErr w:type="spellEnd"/>
      <w:r>
        <w:t xml:space="preserve"> </w:t>
      </w:r>
      <w:proofErr w:type="spellStart"/>
      <w:r>
        <w:t>sdçlkfj</w:t>
      </w:r>
      <w:proofErr w:type="spellEnd"/>
      <w:r>
        <w:t xml:space="preserve"> </w:t>
      </w:r>
      <w:proofErr w:type="spellStart"/>
      <w:r>
        <w:t>açsdkljf</w:t>
      </w:r>
      <w:proofErr w:type="spellEnd"/>
      <w:r>
        <w:t xml:space="preserve"> </w:t>
      </w:r>
      <w:proofErr w:type="spellStart"/>
      <w:r>
        <w:t>çaklsdj</w:t>
      </w:r>
      <w:proofErr w:type="spellEnd"/>
      <w:r>
        <w:t xml:space="preserve"> </w:t>
      </w:r>
      <w:proofErr w:type="spellStart"/>
      <w:r>
        <w:t>fçlkajsd</w:t>
      </w:r>
      <w:proofErr w:type="spellEnd"/>
      <w:r>
        <w:t xml:space="preserve"> </w:t>
      </w:r>
      <w:proofErr w:type="spellStart"/>
      <w:r>
        <w:t>çflkajsd</w:t>
      </w:r>
      <w:proofErr w:type="spellEnd"/>
      <w:r>
        <w:t xml:space="preserve"> </w:t>
      </w:r>
      <w:proofErr w:type="spellStart"/>
      <w:r>
        <w:t>çlkfj</w:t>
      </w:r>
      <w:proofErr w:type="spellEnd"/>
      <w:r>
        <w:t xml:space="preserve"> </w:t>
      </w:r>
      <w:proofErr w:type="spellStart"/>
      <w:r>
        <w:t>açlskdj</w:t>
      </w:r>
      <w:proofErr w:type="spellEnd"/>
      <w:r>
        <w:t xml:space="preserve"> </w:t>
      </w:r>
      <w:proofErr w:type="spellStart"/>
      <w:r>
        <w:t>fçkalsdj</w:t>
      </w:r>
      <w:proofErr w:type="spellEnd"/>
      <w:r>
        <w:t xml:space="preserve"> f.</w:t>
      </w:r>
      <w:commentRangeEnd w:id="45"/>
      <w:r w:rsidR="00B56A76">
        <w:rPr>
          <w:rStyle w:val="Refdecomentrio"/>
        </w:rPr>
        <w:commentReference w:id="45"/>
      </w:r>
    </w:p>
    <w:p w14:paraId="39D7DAE7" w14:textId="77777777" w:rsidR="00585845" w:rsidRPr="00585845" w:rsidRDefault="00585845" w:rsidP="00585845">
      <w:pPr>
        <w:pStyle w:val="Texto-Corpo"/>
        <w:rPr>
          <w:lang w:val="pt-BR"/>
        </w:rPr>
      </w:pPr>
      <w:r>
        <w:rPr>
          <w:lang w:val="pt-BR"/>
        </w:rPr>
        <w:t>Agora eu voltei para o corpo:</w:t>
      </w:r>
    </w:p>
    <w:p w14:paraId="28F59514" w14:textId="77777777" w:rsidR="00585845" w:rsidRDefault="00585845" w:rsidP="00585845">
      <w:pPr>
        <w:pStyle w:val="Texto-Corpo"/>
        <w:rPr>
          <w:lang w:val="pt-BR"/>
        </w:rPr>
      </w:pPr>
    </w:p>
    <w:p w14:paraId="7064ECD7" w14:textId="77777777" w:rsidR="00850954" w:rsidRDefault="00850954" w:rsidP="00C61B51">
      <w:pPr>
        <w:pStyle w:val="Texto-Corpo"/>
      </w:pPr>
    </w:p>
    <w:p w14:paraId="6ADEE65E" w14:textId="77777777" w:rsidR="00850954" w:rsidRDefault="00850954" w:rsidP="00585845">
      <w:pPr>
        <w:pStyle w:val="Texto-Corpo"/>
        <w:rPr>
          <w:lang w:val="pt-BR"/>
        </w:rPr>
      </w:pPr>
    </w:p>
    <w:p w14:paraId="0438A481" w14:textId="77777777" w:rsidR="00B56A76" w:rsidRDefault="00B56A76" w:rsidP="00585845">
      <w:pPr>
        <w:pStyle w:val="Texto-Corpo"/>
        <w:rPr>
          <w:lang w:val="pt-BR"/>
        </w:rPr>
      </w:pPr>
      <w:r>
        <w:rPr>
          <w:lang w:val="pt-BR"/>
        </w:rPr>
        <w:br w:type="page"/>
      </w:r>
    </w:p>
    <w:p w14:paraId="0C0BA230" w14:textId="77777777" w:rsidR="00B56A76" w:rsidRDefault="00B56A76" w:rsidP="00585845">
      <w:pPr>
        <w:pStyle w:val="Texto-Corpo"/>
        <w:rPr>
          <w:lang w:val="pt-BR"/>
        </w:rPr>
      </w:pPr>
      <w:commentRangeStart w:id="46"/>
      <w:r>
        <w:rPr>
          <w:lang w:val="pt-BR"/>
        </w:rPr>
        <w:lastRenderedPageBreak/>
        <w:t xml:space="preserve"> </w:t>
      </w:r>
      <w:commentRangeEnd w:id="46"/>
      <w:r>
        <w:rPr>
          <w:rStyle w:val="Refdecomentrio"/>
          <w:lang w:val="pt-BR"/>
        </w:rPr>
        <w:commentReference w:id="46"/>
      </w:r>
    </w:p>
    <w:p w14:paraId="3559BD31" w14:textId="77777777" w:rsidR="00B56A76" w:rsidRDefault="00B56A76" w:rsidP="00585845">
      <w:pPr>
        <w:pStyle w:val="Texto-Corpo"/>
        <w:rPr>
          <w:lang w:val="pt-BR"/>
        </w:rPr>
      </w:pPr>
    </w:p>
    <w:p w14:paraId="4EBBCBA7" w14:textId="77777777" w:rsidR="00585845" w:rsidRDefault="00585845" w:rsidP="00585845">
      <w:pPr>
        <w:pStyle w:val="Texto-Corpo"/>
        <w:rPr>
          <w:lang w:val="pt-BR"/>
        </w:rPr>
      </w:pPr>
    </w:p>
    <w:p w14:paraId="1580B11E" w14:textId="77777777" w:rsidR="00585845" w:rsidRDefault="00585845" w:rsidP="00585845">
      <w:pPr>
        <w:pStyle w:val="Texto-Corpo"/>
        <w:rPr>
          <w:lang w:val="pt-BR"/>
        </w:rPr>
        <w:sectPr w:rsidR="00585845" w:rsidSect="00AF5623">
          <w:type w:val="oddPage"/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05179183" w14:textId="77777777" w:rsidR="00B56A76" w:rsidRDefault="00585845" w:rsidP="00B56A76">
      <w:pPr>
        <w:pStyle w:val="Referncias-Ttulo"/>
        <w:outlineLvl w:val="0"/>
      </w:pPr>
      <w:bookmarkStart w:id="47" w:name="_Toc512006361"/>
      <w:commentRangeStart w:id="48"/>
      <w:r>
        <w:lastRenderedPageBreak/>
        <w:t>referências</w:t>
      </w:r>
      <w:commentRangeEnd w:id="48"/>
      <w:r w:rsidR="00B56A76">
        <w:rPr>
          <w:rStyle w:val="Refdecomentrio"/>
          <w:b w:val="0"/>
          <w:caps w:val="0"/>
        </w:rPr>
        <w:commentReference w:id="48"/>
      </w:r>
      <w:bookmarkEnd w:id="47"/>
    </w:p>
    <w:p w14:paraId="7435F83F" w14:textId="77777777" w:rsidR="00585845" w:rsidRDefault="00585845" w:rsidP="00554AE3">
      <w:pPr>
        <w:pStyle w:val="Referncias-Corpo"/>
      </w:pPr>
      <w:proofErr w:type="spellStart"/>
      <w:r>
        <w:t>Alskdf</w:t>
      </w:r>
      <w:proofErr w:type="spellEnd"/>
      <w:r>
        <w:t xml:space="preserve"> </w:t>
      </w:r>
      <w:proofErr w:type="spellStart"/>
      <w:r>
        <w:t>çalksdj</w:t>
      </w:r>
      <w:proofErr w:type="spellEnd"/>
      <w:r>
        <w:t xml:space="preserve"> </w:t>
      </w:r>
      <w:proofErr w:type="spellStart"/>
      <w:r>
        <w:t>fçkals</w:t>
      </w:r>
      <w:r w:rsidR="00554AE3">
        <w:t>dj</w:t>
      </w:r>
      <w:proofErr w:type="spellEnd"/>
      <w:r w:rsidR="00554AE3">
        <w:t xml:space="preserve"> </w:t>
      </w:r>
      <w:proofErr w:type="spellStart"/>
      <w:r w:rsidR="00554AE3">
        <w:t>fklasj</w:t>
      </w:r>
      <w:proofErr w:type="spellEnd"/>
      <w:r w:rsidR="00554AE3">
        <w:t xml:space="preserve"> </w:t>
      </w:r>
      <w:proofErr w:type="spellStart"/>
      <w:r w:rsidR="00554AE3">
        <w:t>dflkaj</w:t>
      </w:r>
      <w:proofErr w:type="spellEnd"/>
      <w:r w:rsidR="00554AE3">
        <w:t xml:space="preserve"> </w:t>
      </w:r>
      <w:proofErr w:type="spellStart"/>
      <w:r w:rsidR="00554AE3">
        <w:t>sdlkfj</w:t>
      </w:r>
      <w:proofErr w:type="spellEnd"/>
      <w:r w:rsidR="00554AE3">
        <w:t xml:space="preserve"> </w:t>
      </w:r>
      <w:commentRangeStart w:id="49"/>
      <w:proofErr w:type="spellStart"/>
      <w:r w:rsidR="00554AE3">
        <w:t>asçkdfj</w:t>
      </w:r>
      <w:commentRangeEnd w:id="49"/>
      <w:proofErr w:type="spellEnd"/>
      <w:r w:rsidR="00554AE3">
        <w:rPr>
          <w:rStyle w:val="Refdecomentrio"/>
        </w:rPr>
        <w:commentReference w:id="49"/>
      </w:r>
    </w:p>
    <w:p w14:paraId="558188CA" w14:textId="77777777" w:rsidR="00554AE3" w:rsidRDefault="00554AE3" w:rsidP="00554AE3">
      <w:pPr>
        <w:pStyle w:val="Referncias-Corpo"/>
      </w:pPr>
      <w:proofErr w:type="spellStart"/>
      <w:r>
        <w:t>Lakjsd</w:t>
      </w:r>
      <w:proofErr w:type="spellEnd"/>
      <w:r>
        <w:t xml:space="preserve"> </w:t>
      </w:r>
      <w:proofErr w:type="spellStart"/>
      <w:r>
        <w:t>klasdf</w:t>
      </w:r>
      <w:proofErr w:type="spellEnd"/>
      <w:r>
        <w:t xml:space="preserve"> </w:t>
      </w:r>
      <w:proofErr w:type="spellStart"/>
      <w:r>
        <w:t>lkasdjf</w:t>
      </w:r>
      <w:proofErr w:type="spellEnd"/>
      <w:r>
        <w:t xml:space="preserve"> </w:t>
      </w:r>
      <w:proofErr w:type="spellStart"/>
      <w:r>
        <w:t>çlkasjd</w:t>
      </w:r>
      <w:proofErr w:type="spellEnd"/>
    </w:p>
    <w:p w14:paraId="6569899E" w14:textId="77777777" w:rsidR="000463EA" w:rsidRDefault="000463EA" w:rsidP="00554AE3">
      <w:pPr>
        <w:pStyle w:val="Referncias-Corpo"/>
      </w:pPr>
      <w:r>
        <w:t>USE ALGUM PROGRAMA DE GERENCIAMENTO DE REFERÊNCIAS BIBLIGRÁFICAS, NÃO FAÇA NADA MANUALMENTE!!!!!</w:t>
      </w:r>
    </w:p>
    <w:p w14:paraId="1CD1633E" w14:textId="77777777" w:rsidR="000463EA" w:rsidRDefault="000463EA" w:rsidP="00554AE3">
      <w:pPr>
        <w:pStyle w:val="Referncias-Corpo"/>
      </w:pPr>
      <w:r>
        <w:t xml:space="preserve">RECOMENDO: </w:t>
      </w:r>
      <w:proofErr w:type="spellStart"/>
      <w:r>
        <w:t>JabRef</w:t>
      </w:r>
      <w:proofErr w:type="spellEnd"/>
      <w:r>
        <w:t xml:space="preserve"> (para Linux/</w:t>
      </w:r>
      <w:proofErr w:type="spellStart"/>
      <w:r>
        <w:t>LaTeX</w:t>
      </w:r>
      <w:proofErr w:type="spellEnd"/>
      <w:r>
        <w:t xml:space="preserve">/LibreOffice) ou </w:t>
      </w:r>
      <w:proofErr w:type="spellStart"/>
      <w:r>
        <w:t>Mendeley</w:t>
      </w:r>
      <w:proofErr w:type="spellEnd"/>
      <w:r>
        <w:t xml:space="preserve"> (para Windows/Word/LibreOffice)</w:t>
      </w:r>
    </w:p>
    <w:p w14:paraId="27D90A21" w14:textId="77777777" w:rsidR="002C017A" w:rsidRPr="002C017A" w:rsidRDefault="00F16D43" w:rsidP="002C017A">
      <w:pPr>
        <w:widowControl w:val="0"/>
        <w:autoSpaceDE w:val="0"/>
        <w:autoSpaceDN w:val="0"/>
        <w:adjustRightInd w:val="0"/>
        <w:spacing w:after="120" w:line="240" w:lineRule="auto"/>
        <w:rPr>
          <w:rFonts w:cs="Arial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C017A" w:rsidRPr="002C017A">
        <w:rPr>
          <w:rFonts w:cs="Arial"/>
          <w:noProof/>
          <w:szCs w:val="24"/>
        </w:rPr>
        <w:t xml:space="preserve">ASHTON, K. </w:t>
      </w:r>
      <w:r w:rsidR="002C017A" w:rsidRPr="002C017A">
        <w:rPr>
          <w:rFonts w:cs="Arial"/>
          <w:b/>
          <w:bCs/>
          <w:noProof/>
          <w:szCs w:val="24"/>
        </w:rPr>
        <w:t>That “Internet of Things” Thing</w:t>
      </w:r>
      <w:r w:rsidR="002C017A" w:rsidRPr="002C017A">
        <w:rPr>
          <w:rFonts w:cs="Arial"/>
          <w:noProof/>
          <w:szCs w:val="24"/>
        </w:rPr>
        <w:t>, 2009. Disponível em: &lt;http://www.rfidjournal.com/articles/view?4986&gt;</w:t>
      </w:r>
    </w:p>
    <w:p w14:paraId="4C666E34" w14:textId="77777777" w:rsidR="002C017A" w:rsidRPr="002C017A" w:rsidRDefault="002C017A" w:rsidP="002C017A">
      <w:pPr>
        <w:widowControl w:val="0"/>
        <w:autoSpaceDE w:val="0"/>
        <w:autoSpaceDN w:val="0"/>
        <w:adjustRightInd w:val="0"/>
        <w:spacing w:after="120" w:line="240" w:lineRule="auto"/>
        <w:rPr>
          <w:rFonts w:cs="Arial"/>
          <w:noProof/>
          <w:szCs w:val="24"/>
        </w:rPr>
      </w:pPr>
      <w:r w:rsidRPr="002C017A">
        <w:rPr>
          <w:rFonts w:cs="Arial"/>
          <w:noProof/>
          <w:szCs w:val="24"/>
        </w:rPr>
        <w:t xml:space="preserve">CAMPOS, I. DE M. </w:t>
      </w:r>
      <w:r w:rsidRPr="002C017A">
        <w:rPr>
          <w:rFonts w:cs="Arial"/>
          <w:b/>
          <w:bCs/>
          <w:noProof/>
          <w:szCs w:val="24"/>
        </w:rPr>
        <w:t>Nanotecnologia e a Renata Laranja</w:t>
      </w:r>
      <w:r w:rsidRPr="002C017A">
        <w:rPr>
          <w:rFonts w:cs="Arial"/>
          <w:noProof/>
          <w:szCs w:val="24"/>
        </w:rPr>
        <w:t xml:space="preserve">. 1. ed. Vitória: Saraiva, 2018. </w:t>
      </w:r>
    </w:p>
    <w:p w14:paraId="109E8F0B" w14:textId="77777777" w:rsidR="002C017A" w:rsidRPr="002C017A" w:rsidRDefault="002C017A" w:rsidP="002C017A">
      <w:pPr>
        <w:widowControl w:val="0"/>
        <w:autoSpaceDE w:val="0"/>
        <w:autoSpaceDN w:val="0"/>
        <w:adjustRightInd w:val="0"/>
        <w:spacing w:after="120" w:line="240" w:lineRule="auto"/>
        <w:rPr>
          <w:rFonts w:cs="Arial"/>
          <w:noProof/>
          <w:szCs w:val="24"/>
        </w:rPr>
      </w:pPr>
      <w:r w:rsidRPr="002C017A">
        <w:rPr>
          <w:rFonts w:cs="Arial"/>
          <w:noProof/>
          <w:szCs w:val="24"/>
        </w:rPr>
        <w:t xml:space="preserve">DEITEL, P. J.; DEITEL, H. J. </w:t>
      </w:r>
      <w:r w:rsidRPr="002C017A">
        <w:rPr>
          <w:rFonts w:cs="Arial"/>
          <w:b/>
          <w:bCs/>
          <w:noProof/>
          <w:szCs w:val="24"/>
        </w:rPr>
        <w:t>Java: How to Program (early objects)</w:t>
      </w:r>
      <w:r w:rsidRPr="002C017A">
        <w:rPr>
          <w:rFonts w:cs="Arial"/>
          <w:noProof/>
          <w:szCs w:val="24"/>
        </w:rPr>
        <w:t xml:space="preserve">. 11. ed. New Jersey: Pearson, 2017. </w:t>
      </w:r>
    </w:p>
    <w:p w14:paraId="2DE25DC8" w14:textId="77777777" w:rsidR="002C017A" w:rsidRPr="002C017A" w:rsidRDefault="002C017A" w:rsidP="002C017A">
      <w:pPr>
        <w:widowControl w:val="0"/>
        <w:autoSpaceDE w:val="0"/>
        <w:autoSpaceDN w:val="0"/>
        <w:adjustRightInd w:val="0"/>
        <w:spacing w:after="120" w:line="240" w:lineRule="auto"/>
        <w:rPr>
          <w:rFonts w:cs="Arial"/>
          <w:noProof/>
        </w:rPr>
      </w:pPr>
      <w:r w:rsidRPr="002C017A">
        <w:rPr>
          <w:rFonts w:cs="Arial"/>
          <w:noProof/>
          <w:szCs w:val="24"/>
        </w:rPr>
        <w:t xml:space="preserve">SAS INSTITUTE. </w:t>
      </w:r>
      <w:r w:rsidRPr="002C017A">
        <w:rPr>
          <w:rFonts w:cs="Arial"/>
          <w:b/>
          <w:bCs/>
          <w:noProof/>
          <w:szCs w:val="24"/>
        </w:rPr>
        <w:t>Internet of Things (IoT): What it is and why it matters</w:t>
      </w:r>
      <w:r w:rsidRPr="002C017A">
        <w:rPr>
          <w:rFonts w:cs="Arial"/>
          <w:noProof/>
          <w:szCs w:val="24"/>
        </w:rPr>
        <w:t>, 2018. Disponível em: &lt;https://www.sas.com/en_us/insights/big-data/internet-of-things.html&gt;</w:t>
      </w:r>
    </w:p>
    <w:p w14:paraId="603491C1" w14:textId="77777777" w:rsidR="000463EA" w:rsidRDefault="00F16D43" w:rsidP="002C017A">
      <w:pPr>
        <w:pStyle w:val="Referncias-Corpo"/>
      </w:pPr>
      <w:r>
        <w:fldChar w:fldCharType="end"/>
      </w:r>
    </w:p>
    <w:p w14:paraId="5BC8799F" w14:textId="77777777" w:rsidR="00554AE3" w:rsidRDefault="00554AE3" w:rsidP="00554AE3">
      <w:pPr>
        <w:pStyle w:val="Referncias-Corpo"/>
      </w:pPr>
    </w:p>
    <w:p w14:paraId="34EEA0CE" w14:textId="77777777" w:rsidR="00554AE3" w:rsidRDefault="00554AE3" w:rsidP="00554AE3">
      <w:pPr>
        <w:pStyle w:val="Referncias-Corpo"/>
      </w:pPr>
    </w:p>
    <w:p w14:paraId="419BC2B9" w14:textId="77777777" w:rsidR="00554AE3" w:rsidRDefault="00554AE3" w:rsidP="00554AE3">
      <w:pPr>
        <w:pStyle w:val="Referncias-Corpo"/>
      </w:pPr>
      <w:r>
        <w:br w:type="page"/>
      </w:r>
    </w:p>
    <w:p w14:paraId="0F89FC6A" w14:textId="77777777" w:rsidR="00554AE3" w:rsidRDefault="00554AE3" w:rsidP="00554AE3">
      <w:pPr>
        <w:pStyle w:val="Referncias-Corpo"/>
      </w:pPr>
      <w:commentRangeStart w:id="50"/>
      <w:r>
        <w:lastRenderedPageBreak/>
        <w:t xml:space="preserve"> </w:t>
      </w:r>
      <w:commentRangeEnd w:id="50"/>
      <w:r>
        <w:rPr>
          <w:rStyle w:val="Refdecomentrio"/>
        </w:rPr>
        <w:commentReference w:id="50"/>
      </w:r>
    </w:p>
    <w:p w14:paraId="3BA533BE" w14:textId="77777777" w:rsidR="00554AE3" w:rsidRDefault="00554AE3" w:rsidP="00554AE3">
      <w:pPr>
        <w:pStyle w:val="Referncias-Corpo"/>
      </w:pPr>
    </w:p>
    <w:p w14:paraId="4BBED391" w14:textId="77777777" w:rsidR="00554AE3" w:rsidRDefault="00554AE3" w:rsidP="00554AE3">
      <w:pPr>
        <w:pStyle w:val="Referncias-Corpo"/>
      </w:pPr>
    </w:p>
    <w:p w14:paraId="72C74FD1" w14:textId="77777777" w:rsidR="00554AE3" w:rsidRDefault="00554AE3" w:rsidP="00554AE3">
      <w:pPr>
        <w:pStyle w:val="Referncias-Corpo"/>
      </w:pPr>
    </w:p>
    <w:p w14:paraId="634E0593" w14:textId="77777777" w:rsidR="00554AE3" w:rsidRDefault="00554AE3" w:rsidP="00554AE3">
      <w:pPr>
        <w:pStyle w:val="Referncias-Corpo"/>
        <w:sectPr w:rsidR="00554AE3" w:rsidSect="00AF5623">
          <w:type w:val="oddPage"/>
          <w:pgSz w:w="11906" w:h="16838" w:code="9"/>
          <w:pgMar w:top="1701" w:right="1134" w:bottom="1134" w:left="1701" w:header="709" w:footer="709" w:gutter="0"/>
          <w:cols w:space="708"/>
          <w:docGrid w:linePitch="360"/>
        </w:sectPr>
      </w:pPr>
    </w:p>
    <w:p w14:paraId="4338D3F6" w14:textId="77777777" w:rsidR="00554AE3" w:rsidRDefault="000463EA" w:rsidP="00554AE3">
      <w:pPr>
        <w:pStyle w:val="Anexos-Ttulo"/>
      </w:pPr>
      <w:r>
        <w:lastRenderedPageBreak/>
        <w:t xml:space="preserve">ANEXO A – Título do </w:t>
      </w:r>
      <w:commentRangeStart w:id="51"/>
      <w:r>
        <w:t>anexo</w:t>
      </w:r>
      <w:commentRangeEnd w:id="51"/>
      <w:r>
        <w:rPr>
          <w:rStyle w:val="Refdecomentrio"/>
          <w:b w:val="0"/>
        </w:rPr>
        <w:commentReference w:id="51"/>
      </w:r>
    </w:p>
    <w:p w14:paraId="76284BFF" w14:textId="77777777" w:rsidR="000463EA" w:rsidRPr="000463EA" w:rsidRDefault="000B7458" w:rsidP="000463EA">
      <w:pPr>
        <w:pStyle w:val="Anexo-Corpo"/>
        <w:rPr>
          <w:lang w:val="pt-BR"/>
        </w:rPr>
      </w:pPr>
      <w:proofErr w:type="spellStart"/>
      <w:r>
        <w:rPr>
          <w:lang w:val="pt-BR"/>
        </w:rPr>
        <w:t>Oçasdl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alsk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ksdj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sdjf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çlaskdjf</w:t>
      </w:r>
      <w:proofErr w:type="spellEnd"/>
      <w:r>
        <w:rPr>
          <w:lang w:val="pt-BR"/>
        </w:rPr>
        <w:t xml:space="preserve"> </w:t>
      </w:r>
    </w:p>
    <w:sectPr w:rsidR="000463EA" w:rsidRPr="000463EA" w:rsidSect="00AF5623">
      <w:type w:val="oddPage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Abrantes Araújo Silva Filho" w:date="2018-04-20T03:21:00Z" w:initials="AASF">
    <w:p w14:paraId="66305821" w14:textId="77777777" w:rsidR="00663DC1" w:rsidRDefault="00663DC1">
      <w:pPr>
        <w:pStyle w:val="Textodecomentrio"/>
      </w:pPr>
      <w:r>
        <w:rPr>
          <w:rStyle w:val="Refdecomentrio"/>
        </w:rPr>
        <w:annotationRef/>
      </w:r>
      <w:r>
        <w:t>ESTA SEÇÃO É A CAPA DO TRABALHO! NÃO É CONTADA NA NUMERAÇÃO DE PÁGINAS. NÃO PRECISA DEIXAR UMA PÁGINA EM BRANCO APÓS A CAPA, A NUMERAÇÃO DAS PÁGINAS JÁ ESTÁ CORRETA!</w:t>
      </w:r>
      <w:r w:rsidR="00B50910">
        <w:t xml:space="preserve"> CONFORME ANEXO C DO MANUAL DA FAESA.</w:t>
      </w:r>
    </w:p>
  </w:comment>
  <w:comment w:id="1" w:author="Abrantes Araújo Silva Filho" w:date="2018-04-20T02:34:00Z" w:initials="AASF">
    <w:p w14:paraId="67B1CBEB" w14:textId="77777777" w:rsidR="001A12EE" w:rsidRDefault="001A12EE">
      <w:pPr>
        <w:pStyle w:val="Textodecomentrio"/>
      </w:pPr>
      <w:r>
        <w:rPr>
          <w:rStyle w:val="Refdecomentrio"/>
        </w:rPr>
        <w:annotationRef/>
      </w:r>
      <w:r>
        <w:t>Instituição. Não alterar aqui!</w:t>
      </w:r>
    </w:p>
  </w:comment>
  <w:comment w:id="2" w:author="Abrantes Araújo Silva Filho" w:date="2018-04-20T02:35:00Z" w:initials="AASF">
    <w:p w14:paraId="2AE8DFB9" w14:textId="77777777" w:rsidR="001A12EE" w:rsidRDefault="001A12EE">
      <w:pPr>
        <w:pStyle w:val="Textodecomentrio"/>
      </w:pPr>
      <w:r>
        <w:rPr>
          <w:rStyle w:val="Refdecomentrio"/>
        </w:rPr>
        <w:annotationRef/>
      </w:r>
      <w:r>
        <w:t>Tipo e nome do curso. Ajustar conforme necessário.</w:t>
      </w:r>
    </w:p>
  </w:comment>
  <w:comment w:id="3" w:author="Abrantes Araújo Silva Filho" w:date="2018-04-20T02:36:00Z" w:initials="AASF">
    <w:p w14:paraId="42DB7E85" w14:textId="77777777" w:rsidR="0090175C" w:rsidRDefault="0090175C" w:rsidP="0090175C">
      <w:pPr>
        <w:pStyle w:val="Textodecomentrio"/>
        <w:rPr>
          <w:rStyle w:val="Refdecomentrio"/>
        </w:rPr>
      </w:pPr>
      <w:r>
        <w:rPr>
          <w:rStyle w:val="Refdecomentrio"/>
        </w:rPr>
        <w:annotationRef/>
      </w:r>
      <w:r>
        <w:rPr>
          <w:rStyle w:val="Refdecomentrio"/>
        </w:rPr>
        <w:t>ATENÇÃO:</w:t>
      </w:r>
    </w:p>
    <w:p w14:paraId="799184A3" w14:textId="77777777" w:rsidR="0090175C" w:rsidRDefault="0090175C" w:rsidP="0090175C">
      <w:pPr>
        <w:pStyle w:val="Textodecomentrio"/>
        <w:rPr>
          <w:rStyle w:val="Refdecomentrio"/>
        </w:rPr>
      </w:pPr>
      <w:r>
        <w:rPr>
          <w:rStyle w:val="Refdecomentrio"/>
        </w:rPr>
        <w:t>1. Ordem alfabética</w:t>
      </w:r>
    </w:p>
    <w:p w14:paraId="5E9A56A0" w14:textId="77777777" w:rsidR="0090175C" w:rsidRPr="0090175C" w:rsidRDefault="0090175C" w:rsidP="0090175C">
      <w:pPr>
        <w:pStyle w:val="Textodecomentrio"/>
        <w:rPr>
          <w:sz w:val="16"/>
          <w:szCs w:val="16"/>
        </w:rPr>
      </w:pPr>
      <w:r>
        <w:rPr>
          <w:rStyle w:val="Refdecomentrio"/>
        </w:rPr>
        <w:t xml:space="preserve">2. O bloco de autores deve estar localizado mais ou menos na mesma distância do curso (acima) e do título (abaixo. Use o </w:t>
      </w:r>
      <w:r w:rsidR="001A12EE">
        <w:rPr>
          <w:rStyle w:val="Refdecomentrio"/>
        </w:rPr>
        <w:t>estilo “Capa – E</w:t>
      </w:r>
      <w:r>
        <w:rPr>
          <w:rStyle w:val="Refdecomentrio"/>
        </w:rPr>
        <w:t>spaçamento</w:t>
      </w:r>
      <w:r w:rsidR="001A12EE">
        <w:rPr>
          <w:rStyle w:val="Refdecomentrio"/>
        </w:rPr>
        <w:t>”</w:t>
      </w:r>
      <w:r>
        <w:rPr>
          <w:rStyle w:val="Refdecomentrio"/>
        </w:rPr>
        <w:t xml:space="preserve"> para ajustar MANUALMENTE essa distância.</w:t>
      </w:r>
    </w:p>
  </w:comment>
  <w:comment w:id="4" w:author="Abrantes Araújo Silva Filho" w:date="2018-04-20T02:23:00Z" w:initials="AASF">
    <w:p w14:paraId="61FA2A3D" w14:textId="77777777" w:rsidR="0090175C" w:rsidRDefault="0090175C">
      <w:pPr>
        <w:pStyle w:val="Textodecomentrio"/>
      </w:pPr>
      <w:r>
        <w:rPr>
          <w:rStyle w:val="Refdecomentrio"/>
        </w:rPr>
        <w:annotationRef/>
      </w:r>
      <w:r>
        <w:t>Deve estar localizado na altura de 12 a 13 cm (mais precisamente 123,5 mm)</w:t>
      </w:r>
    </w:p>
  </w:comment>
  <w:comment w:id="6" w:author="Abrantes Araújo Silva Filho" w:date="2018-04-20T11:14:00Z" w:initials="AASF">
    <w:p w14:paraId="55335880" w14:textId="77777777" w:rsidR="00E51DD9" w:rsidRDefault="00E51DD9">
      <w:pPr>
        <w:pStyle w:val="Textodecomentrio"/>
      </w:pPr>
      <w:r>
        <w:rPr>
          <w:rStyle w:val="Refdecomentrio"/>
        </w:rPr>
        <w:annotationRef/>
      </w:r>
      <w:r>
        <w:t>Esta página é o verso da capa.</w:t>
      </w:r>
    </w:p>
    <w:p w14:paraId="2DD70762" w14:textId="77777777" w:rsidR="00E51DD9" w:rsidRDefault="00E51DD9">
      <w:pPr>
        <w:pStyle w:val="Textodecomentrio"/>
      </w:pPr>
    </w:p>
    <w:p w14:paraId="2D430F1F" w14:textId="77777777" w:rsidR="00E51DD9" w:rsidRDefault="00E51DD9">
      <w:pPr>
        <w:pStyle w:val="Textodecomentrio"/>
      </w:pPr>
      <w:r>
        <w:t>TEM QUE FICAR EM BRANCO, NÃO ALTERE NADA AQUI.</w:t>
      </w:r>
    </w:p>
    <w:p w14:paraId="00A7EDE9" w14:textId="77777777" w:rsidR="00E51DD9" w:rsidRDefault="00E51DD9">
      <w:pPr>
        <w:pStyle w:val="Textodecomentrio"/>
      </w:pPr>
    </w:p>
    <w:p w14:paraId="455EA85C" w14:textId="77777777" w:rsidR="00E51DD9" w:rsidRDefault="00E51DD9">
      <w:pPr>
        <w:pStyle w:val="Textodecomentrio"/>
      </w:pPr>
      <w:r>
        <w:t>NÃO APAGUE A QUEBRA DE SEÇÃO!</w:t>
      </w:r>
    </w:p>
  </w:comment>
  <w:comment w:id="5" w:author="Abrantes Araújo Silva Filho" w:date="2018-04-20T11:13:00Z" w:initials="AASF">
    <w:p w14:paraId="5B6DAB69" w14:textId="77777777" w:rsidR="00663DC1" w:rsidRDefault="00663DC1">
      <w:pPr>
        <w:pStyle w:val="Textodecomentrio"/>
      </w:pPr>
      <w:r>
        <w:rPr>
          <w:rStyle w:val="Refdecomentrio"/>
        </w:rPr>
        <w:annotationRef/>
      </w:r>
      <w:r>
        <w:t>Se o local e/ou a data ficarem n</w:t>
      </w:r>
      <w:r w:rsidR="00E51DD9">
        <w:t>o verso da capa (</w:t>
      </w:r>
      <w:r>
        <w:t>próxima página</w:t>
      </w:r>
      <w:r w:rsidR="00E51DD9">
        <w:t>)</w:t>
      </w:r>
      <w:r>
        <w:t xml:space="preserve">, diminua o </w:t>
      </w:r>
      <w:r w:rsidR="00E51DD9">
        <w:t>espaçamento logo acima do local.</w:t>
      </w:r>
    </w:p>
  </w:comment>
  <w:comment w:id="7" w:author="Abrantes Araújo Silva Filho" w:date="2018-04-20T11:18:00Z" w:initials="AASF">
    <w:p w14:paraId="1955C638" w14:textId="77777777" w:rsidR="00663DC1" w:rsidRDefault="00663DC1">
      <w:pPr>
        <w:pStyle w:val="Textodecomentrio"/>
      </w:pPr>
      <w:r>
        <w:rPr>
          <w:rStyle w:val="Refdecomentrio"/>
        </w:rPr>
        <w:annotationRef/>
      </w:r>
      <w:r>
        <w:t xml:space="preserve">ESSA SEÇÃO É </w:t>
      </w:r>
      <w:r w:rsidR="00E51DD9">
        <w:t>O ANVERSO DA FOLHA DE ROSTO</w:t>
      </w:r>
      <w:r>
        <w:t>. É CONTADA PARA A NUMERAÇÃO, MAS O NÚMERO NÃO É MOSTRADO!</w:t>
      </w:r>
      <w:r w:rsidR="00B50910">
        <w:t xml:space="preserve"> CONFORME ANEXO F DO MANUAL DA FAESA.</w:t>
      </w:r>
    </w:p>
  </w:comment>
  <w:comment w:id="8" w:author="Abrantes Araújo Silva Filho" w:date="2018-04-20T02:44:00Z" w:initials="AASF">
    <w:p w14:paraId="0AA21B7A" w14:textId="77777777" w:rsidR="00663DC1" w:rsidRDefault="00663DC1">
      <w:pPr>
        <w:pStyle w:val="Textodecomentrio"/>
      </w:pPr>
      <w:r>
        <w:rPr>
          <w:rStyle w:val="Refdecomentrio"/>
        </w:rPr>
        <w:annotationRef/>
      </w:r>
      <w:r>
        <w:t>Em ordem alfabética</w:t>
      </w:r>
    </w:p>
  </w:comment>
  <w:comment w:id="9" w:author="Abrantes Araújo Silva Filho" w:date="2018-04-20T02:48:00Z" w:initials="AASF">
    <w:p w14:paraId="0804D597" w14:textId="77777777" w:rsidR="00663DC1" w:rsidRDefault="00663DC1">
      <w:pPr>
        <w:pStyle w:val="Textodecomentrio"/>
      </w:pPr>
      <w:r>
        <w:rPr>
          <w:rStyle w:val="Refdecomentrio"/>
        </w:rPr>
        <w:annotationRef/>
      </w:r>
      <w:r>
        <w:t>Deve estar localizado na altura de 12 a 13 cm (mais precisamente 123,5 mm)</w:t>
      </w:r>
    </w:p>
  </w:comment>
  <w:comment w:id="10" w:author="Abrantes Araújo Silva Filho" w:date="2018-04-20T11:22:00Z" w:initials="AASF">
    <w:p w14:paraId="3C82B329" w14:textId="77777777" w:rsidR="00165C39" w:rsidRDefault="001D7FAB">
      <w:pPr>
        <w:pStyle w:val="Textodecomentrio"/>
      </w:pPr>
      <w:r>
        <w:rPr>
          <w:rStyle w:val="Refdecomentrio"/>
        </w:rPr>
        <w:annotationRef/>
      </w:r>
      <w:r w:rsidR="00165C39">
        <w:t xml:space="preserve">A altura do </w:t>
      </w:r>
      <w:proofErr w:type="spellStart"/>
      <w:r w:rsidR="00165C39">
        <w:t>epsçamento</w:t>
      </w:r>
      <w:proofErr w:type="spellEnd"/>
      <w:r w:rsidR="00165C39">
        <w:t xml:space="preserve"> entre o título e a identificação do trabalho </w:t>
      </w:r>
      <w:r>
        <w:t>NÃO ESTÁ ESPECIFICADA nos manuais da FAESA.</w:t>
      </w:r>
    </w:p>
    <w:p w14:paraId="7D1FF34C" w14:textId="77777777" w:rsidR="00165C39" w:rsidRDefault="00165C39">
      <w:pPr>
        <w:pStyle w:val="Textodecomentrio"/>
      </w:pPr>
    </w:p>
    <w:p w14:paraId="4DC5AEC8" w14:textId="77777777" w:rsidR="001D7FAB" w:rsidRDefault="001D7FAB">
      <w:pPr>
        <w:pStyle w:val="Textodecomentrio"/>
      </w:pPr>
      <w:r>
        <w:t>Deixei uma altura razoável conforme os modelos disponíveis no manual.</w:t>
      </w:r>
    </w:p>
    <w:p w14:paraId="33CF1862" w14:textId="77777777" w:rsidR="00165C39" w:rsidRDefault="00165C39">
      <w:pPr>
        <w:pStyle w:val="Textodecomentrio"/>
      </w:pPr>
    </w:p>
    <w:p w14:paraId="2AE72665" w14:textId="77777777" w:rsidR="00165C39" w:rsidRDefault="00165C39">
      <w:pPr>
        <w:pStyle w:val="Textodecomentrio"/>
      </w:pPr>
      <w:r>
        <w:t xml:space="preserve">O Manual da FAESA diz que a indicação do trabalho deve começar do meio do texto, e indica um recuo de margem de 7 cm. Esse recuo é ERRADO, tem que ser 8 cm se quiser que a indicação </w:t>
      </w:r>
      <w:proofErr w:type="spellStart"/>
      <w:r>
        <w:t>começe</w:t>
      </w:r>
      <w:proofErr w:type="spellEnd"/>
      <w:r>
        <w:t xml:space="preserve"> realmente no meio do texto. Aqui deixei com 8.</w:t>
      </w:r>
    </w:p>
  </w:comment>
  <w:comment w:id="11" w:author="Abrantes Araújo Silva Filho" w:date="2018-04-20T03:03:00Z" w:initials="AASF">
    <w:p w14:paraId="00B8AC6A" w14:textId="77777777" w:rsidR="001D7FAB" w:rsidRDefault="001D7FAB">
      <w:pPr>
        <w:pStyle w:val="Textodecomentrio"/>
      </w:pPr>
      <w:r>
        <w:rPr>
          <w:rStyle w:val="Refdecomentrio"/>
        </w:rPr>
        <w:annotationRef/>
      </w:r>
      <w:r>
        <w:t>Só ajuste o nome do curso, da disciplina e o do professor.</w:t>
      </w:r>
    </w:p>
  </w:comment>
  <w:comment w:id="12" w:author="Abrantes Araújo Silva Filho" w:date="2018-04-20T11:17:00Z" w:initials="AASF">
    <w:p w14:paraId="47BB0911" w14:textId="77777777" w:rsidR="001D7FAB" w:rsidRDefault="001D7FAB" w:rsidP="001D7FAB">
      <w:pPr>
        <w:pStyle w:val="Textodecomentrio"/>
      </w:pPr>
      <w:r>
        <w:rPr>
          <w:rStyle w:val="Refdecomentrio"/>
        </w:rPr>
        <w:annotationRef/>
      </w:r>
      <w:r>
        <w:t xml:space="preserve">Se o local e/ou a data ficarem na próxima página, diminua o </w:t>
      </w:r>
      <w:r w:rsidR="00E51DD9">
        <w:t>espaçamento logo acima do local.</w:t>
      </w:r>
    </w:p>
  </w:comment>
  <w:comment w:id="13" w:author="Abrantes Araújo Silva Filho" w:date="2018-04-20T11:18:00Z" w:initials="AASF">
    <w:p w14:paraId="6D57B19B" w14:textId="77777777" w:rsidR="00E51DD9" w:rsidRDefault="00E51DD9" w:rsidP="00E51DD9">
      <w:pPr>
        <w:pStyle w:val="Textodecomentrio"/>
      </w:pPr>
      <w:r>
        <w:rPr>
          <w:rStyle w:val="Refdecomentrio"/>
        </w:rPr>
        <w:annotationRef/>
      </w:r>
      <w:r>
        <w:t>Esta página é o VERSO DA FOLHA DE ROSTO.</w:t>
      </w:r>
    </w:p>
    <w:p w14:paraId="58458A35" w14:textId="77777777" w:rsidR="00E51DD9" w:rsidRDefault="00E51DD9" w:rsidP="00E51DD9">
      <w:pPr>
        <w:pStyle w:val="Textodecomentrio"/>
      </w:pPr>
    </w:p>
    <w:p w14:paraId="7ED3F9AD" w14:textId="77777777" w:rsidR="00E51DD9" w:rsidRDefault="00E51DD9" w:rsidP="00E51DD9">
      <w:pPr>
        <w:pStyle w:val="Textodecomentrio"/>
      </w:pPr>
      <w:r>
        <w:t>TEM QUE FICAR EM BRANCO, NÃO ALTERE NADA AQUI.</w:t>
      </w:r>
    </w:p>
    <w:p w14:paraId="251E6DAA" w14:textId="77777777" w:rsidR="00E51DD9" w:rsidRDefault="00E51DD9" w:rsidP="00E51DD9">
      <w:pPr>
        <w:pStyle w:val="Textodecomentrio"/>
      </w:pPr>
    </w:p>
    <w:p w14:paraId="1B61EA80" w14:textId="77777777" w:rsidR="00E51DD9" w:rsidRDefault="00E51DD9" w:rsidP="00E51DD9">
      <w:pPr>
        <w:pStyle w:val="Textodecomentrio"/>
      </w:pPr>
      <w:r>
        <w:t>NÃO APAGUE A QUEBRA DE SEÇÃO!</w:t>
      </w:r>
    </w:p>
  </w:comment>
  <w:comment w:id="14" w:author="Abrantes Araújo Silva Filho" w:date="2018-04-20T11:32:00Z" w:initials="AASF">
    <w:p w14:paraId="166DFEE1" w14:textId="77777777" w:rsidR="00C9357A" w:rsidRDefault="00C9357A">
      <w:pPr>
        <w:pStyle w:val="Textodecomentrio"/>
      </w:pPr>
      <w:r>
        <w:rPr>
          <w:rStyle w:val="Refdecomentrio"/>
        </w:rPr>
        <w:annotationRef/>
      </w:r>
      <w:r>
        <w:t xml:space="preserve">ESSA SEÇÃO É O </w:t>
      </w:r>
      <w:r w:rsidR="00E51DD9">
        <w:t>ANVERSO DO RESUMO</w:t>
      </w:r>
      <w:r>
        <w:t>. É CONTADA PARA A NUMERAÇÃO, MAS O NÚMERO NÃO É MOSTRADO!</w:t>
      </w:r>
      <w:r w:rsidR="00B50910">
        <w:t xml:space="preserve"> CONFORME ANEXO H DO MANUAL DA FAESA.</w:t>
      </w:r>
    </w:p>
    <w:p w14:paraId="14D7B111" w14:textId="77777777" w:rsidR="00285DBF" w:rsidRDefault="00285DBF">
      <w:pPr>
        <w:pStyle w:val="Textodecomentrio"/>
      </w:pPr>
    </w:p>
    <w:p w14:paraId="31B09CEA" w14:textId="77777777" w:rsidR="00285DBF" w:rsidRDefault="00285DBF">
      <w:pPr>
        <w:pStyle w:val="Textodecomentrio"/>
      </w:pPr>
      <w:r>
        <w:t>Atenção: como este é um modelo de trabalho acadêmico, eu OMITI as seguintes seções opcionais antes do resumo: dedicatória, agradecimentos, epígrafe.</w:t>
      </w:r>
    </w:p>
  </w:comment>
  <w:comment w:id="15" w:author="Abrantes Araújo Silva Filho" w:date="2018-04-20T03:16:00Z" w:initials="AASF">
    <w:p w14:paraId="5F807846" w14:textId="77777777" w:rsidR="00C9357A" w:rsidRDefault="00C9357A">
      <w:pPr>
        <w:pStyle w:val="Textodecomentrio"/>
      </w:pPr>
      <w:r>
        <w:rPr>
          <w:rStyle w:val="Refdecomentrio"/>
        </w:rPr>
        <w:annotationRef/>
      </w:r>
      <w:r>
        <w:t>Existe um espaço de 12 pontos antes de iniciar o texto do resumo, não altere isso.</w:t>
      </w:r>
    </w:p>
  </w:comment>
  <w:comment w:id="16" w:author="Abrantes Araújo Silva Filho" w:date="2018-04-20T03:16:00Z" w:initials="AASF">
    <w:p w14:paraId="5E930944" w14:textId="77777777" w:rsidR="00C9357A" w:rsidRDefault="00C9357A">
      <w:pPr>
        <w:pStyle w:val="Textodecomentrio"/>
      </w:pPr>
      <w:r>
        <w:rPr>
          <w:rStyle w:val="Refdecomentrio"/>
        </w:rPr>
        <w:annotationRef/>
      </w:r>
      <w:r>
        <w:t>Aqui é o texto do resumo! Escreva em um parágrafo único!</w:t>
      </w:r>
    </w:p>
  </w:comment>
  <w:comment w:id="17" w:author="Abrantes Araújo Silva Filho" w:date="2018-04-20T11:24:00Z" w:initials="AASF">
    <w:p w14:paraId="49D76EDD" w14:textId="77777777" w:rsidR="00165C39" w:rsidRDefault="00B50910">
      <w:pPr>
        <w:pStyle w:val="Textodecomentrio"/>
      </w:pPr>
      <w:r>
        <w:rPr>
          <w:rStyle w:val="Refdecomentrio"/>
        </w:rPr>
        <w:annotationRef/>
      </w:r>
      <w:r>
        <w:t>Aqui vão as palavras-chave.</w:t>
      </w:r>
    </w:p>
    <w:p w14:paraId="68C4E31C" w14:textId="77777777" w:rsidR="00165C39" w:rsidRDefault="00165C39">
      <w:pPr>
        <w:pStyle w:val="Textodecomentrio"/>
      </w:pPr>
    </w:p>
    <w:p w14:paraId="6449864E" w14:textId="77777777" w:rsidR="00B50910" w:rsidRDefault="00B50910">
      <w:pPr>
        <w:pStyle w:val="Textodecomentrio"/>
      </w:pPr>
      <w:r>
        <w:t xml:space="preserve">O espaçamento </w:t>
      </w:r>
      <w:r w:rsidR="00165C39">
        <w:t xml:space="preserve">do texto do resumo até as palavras-chave </w:t>
      </w:r>
      <w:r>
        <w:t>NÃO ESTÁ ESPECIFICADO DO MANUAL DA FAESA</w:t>
      </w:r>
      <w:r w:rsidR="00165C39">
        <w:t>.</w:t>
      </w:r>
      <w:r>
        <w:t xml:space="preserve"> </w:t>
      </w:r>
      <w:r w:rsidR="00165C39">
        <w:t>D</w:t>
      </w:r>
      <w:r>
        <w:t>eixei uma distância que considerei adequada.</w:t>
      </w:r>
    </w:p>
    <w:p w14:paraId="73B25612" w14:textId="77777777" w:rsidR="00B50910" w:rsidRDefault="00B50910">
      <w:pPr>
        <w:pStyle w:val="Textodecomentrio"/>
      </w:pPr>
    </w:p>
    <w:p w14:paraId="1B9CD46C" w14:textId="77777777" w:rsidR="00B50910" w:rsidRDefault="00B50910">
      <w:pPr>
        <w:pStyle w:val="Textodecomentrio"/>
      </w:pPr>
      <w:r>
        <w:t xml:space="preserve">ATENÇÃO: o manual da </w:t>
      </w:r>
      <w:proofErr w:type="spellStart"/>
      <w:r>
        <w:t>Faesa</w:t>
      </w:r>
      <w:proofErr w:type="spellEnd"/>
      <w:r>
        <w:t xml:space="preserve"> ESTÁ INCONSISTENTE entre o que o texto diz e o modelo apresentado no ANEXO H, quanto à separação das palavras-chave: o texto diz para usar ponto, mas o anexo exemplifica com ponto e vírgula. Eu preferi deixar com ponto e vírgula.</w:t>
      </w:r>
    </w:p>
  </w:comment>
  <w:comment w:id="18" w:author="Abrantes Araújo Silva Filho" w:date="2018-04-20T11:25:00Z" w:initials="AASF">
    <w:p w14:paraId="6A8DEBA7" w14:textId="77777777" w:rsidR="00165C39" w:rsidRDefault="00165C39">
      <w:pPr>
        <w:pStyle w:val="Textodecomentrio"/>
      </w:pPr>
      <w:r>
        <w:rPr>
          <w:rStyle w:val="Refdecomentrio"/>
        </w:rPr>
        <w:annotationRef/>
      </w:r>
      <w:r>
        <w:t>Esta página é o VERSO DO RESUMO.</w:t>
      </w:r>
    </w:p>
    <w:p w14:paraId="61965D40" w14:textId="77777777" w:rsidR="00165C39" w:rsidRDefault="00165C39">
      <w:pPr>
        <w:pStyle w:val="Textodecomentrio"/>
      </w:pPr>
    </w:p>
    <w:p w14:paraId="60845C8E" w14:textId="77777777" w:rsidR="00165C39" w:rsidRDefault="00165C39">
      <w:pPr>
        <w:pStyle w:val="Textodecomentrio"/>
      </w:pPr>
      <w:r>
        <w:t>Tem que ficar em branco, não escreva nada aqui.</w:t>
      </w:r>
    </w:p>
  </w:comment>
  <w:comment w:id="19" w:author="Abrantes Araújo Silva Filho" w:date="2018-04-20T11:31:00Z" w:initials="AASF">
    <w:p w14:paraId="50DF9A89" w14:textId="77777777" w:rsidR="00165C39" w:rsidRDefault="00B50910">
      <w:pPr>
        <w:pStyle w:val="Textodecomentrio"/>
      </w:pPr>
      <w:r>
        <w:rPr>
          <w:rStyle w:val="Refdecomentrio"/>
        </w:rPr>
        <w:annotationRef/>
      </w:r>
      <w:r w:rsidR="00165C39">
        <w:t>Essa seção é o ANVERSO DO SUMÁRIO.</w:t>
      </w:r>
    </w:p>
    <w:p w14:paraId="2D3869A4" w14:textId="77777777" w:rsidR="00165C39" w:rsidRDefault="00165C39">
      <w:pPr>
        <w:pStyle w:val="Textodecomentrio"/>
      </w:pPr>
    </w:p>
    <w:p w14:paraId="68397352" w14:textId="77777777" w:rsidR="00165C39" w:rsidRDefault="00165C39">
      <w:pPr>
        <w:pStyle w:val="Textodecomentrio"/>
      </w:pPr>
      <w:r>
        <w:t>ATENÇÃO: o sumário é produzido automaticamente, não apague o sumário de exemplo aqui!</w:t>
      </w:r>
    </w:p>
    <w:p w14:paraId="7F09FA36" w14:textId="77777777" w:rsidR="00165C39" w:rsidRDefault="00165C39">
      <w:pPr>
        <w:pStyle w:val="Textodecomentrio"/>
      </w:pPr>
    </w:p>
    <w:p w14:paraId="3CD0D943" w14:textId="77777777" w:rsidR="00165C39" w:rsidRDefault="00165C39">
      <w:pPr>
        <w:pStyle w:val="Textodecomentrio"/>
      </w:pPr>
      <w:r>
        <w:t>ATENÇÃO 2: pode ser que o sumário ocupe duas ou mais páginas. Nesse caso você tem que garantir que o capítulo 1 do trabalho se inicie em uma página ÍMPAR (use quebras ou espaçamento se necessário).</w:t>
      </w:r>
    </w:p>
    <w:p w14:paraId="332BABB1" w14:textId="77777777" w:rsidR="00165C39" w:rsidRDefault="00165C39">
      <w:pPr>
        <w:pStyle w:val="Textodecomentrio"/>
      </w:pPr>
    </w:p>
    <w:p w14:paraId="2D6682AA" w14:textId="77777777" w:rsidR="00165C39" w:rsidRDefault="00165C39">
      <w:pPr>
        <w:pStyle w:val="Textodecomentrio"/>
      </w:pPr>
      <w:r>
        <w:t xml:space="preserve">ATENÇÃO 3: como este modelo é de um trabalho acadêmico, EU OMITI as seguintes seções </w:t>
      </w:r>
      <w:r w:rsidR="00285DBF">
        <w:t xml:space="preserve">opcionais </w:t>
      </w:r>
      <w:r>
        <w:t>antes do sumário: lista de figuras, lista de termos e siglas, lista de quadros</w:t>
      </w:r>
      <w:r w:rsidR="00285DBF">
        <w:t>, lista de tabelas e lista de símbolos.</w:t>
      </w:r>
    </w:p>
    <w:p w14:paraId="50AF73AC" w14:textId="77777777" w:rsidR="00165C39" w:rsidRDefault="00165C39">
      <w:pPr>
        <w:pStyle w:val="Textodecomentrio"/>
      </w:pPr>
    </w:p>
    <w:p w14:paraId="75F564FF" w14:textId="77777777" w:rsidR="00B50910" w:rsidRDefault="00165C39">
      <w:pPr>
        <w:pStyle w:val="Textodecomentrio"/>
      </w:pPr>
      <w:r>
        <w:t>Ela conta para a numeração de páginas, mas os números não são mostrados.</w:t>
      </w:r>
    </w:p>
    <w:p w14:paraId="623090D5" w14:textId="77777777" w:rsidR="00165C39" w:rsidRDefault="00165C39">
      <w:pPr>
        <w:pStyle w:val="Textodecomentrio"/>
      </w:pPr>
    </w:p>
    <w:p w14:paraId="7C312181" w14:textId="77777777" w:rsidR="00165C39" w:rsidRDefault="00165C39">
      <w:pPr>
        <w:pStyle w:val="Textodecomentrio"/>
      </w:pPr>
      <w:r>
        <w:t>O manual da FAESA não especifica qual deve ser a distância entre o título do sumário e o sumário propriamente dito. Deixei uma distância que me parece razoável.</w:t>
      </w:r>
    </w:p>
  </w:comment>
  <w:comment w:id="20" w:author="Abrantes Araújo Silva Filho" w:date="2018-04-20T11:33:00Z" w:initials="AASF">
    <w:p w14:paraId="03DF41CF" w14:textId="77777777" w:rsidR="00285DBF" w:rsidRDefault="00285DBF">
      <w:pPr>
        <w:pStyle w:val="Textodecomentrio"/>
      </w:pPr>
      <w:r>
        <w:rPr>
          <w:rStyle w:val="Refdecomentrio"/>
        </w:rPr>
        <w:annotationRef/>
      </w:r>
      <w:r>
        <w:t>Este é o VERSO do sumário. Pode ser usado ou não dependendo do tamanho que o sumário precise ter.</w:t>
      </w:r>
    </w:p>
    <w:p w14:paraId="26EC6410" w14:textId="77777777" w:rsidR="00285DBF" w:rsidRDefault="00285DBF">
      <w:pPr>
        <w:pStyle w:val="Textodecomentrio"/>
      </w:pPr>
    </w:p>
    <w:p w14:paraId="55C786B0" w14:textId="77777777" w:rsidR="00285DBF" w:rsidRDefault="00285DBF">
      <w:pPr>
        <w:pStyle w:val="Textodecomentrio"/>
      </w:pPr>
      <w:r>
        <w:t>NÃO APAGUE a quebra de seção.</w:t>
      </w:r>
    </w:p>
  </w:comment>
  <w:comment w:id="22" w:author="Abrantes Araújo Silva Filho" w:date="2018-04-20T11:39:00Z" w:initials="AASF">
    <w:p w14:paraId="6286F5B6" w14:textId="77777777" w:rsidR="00FB7C7A" w:rsidRDefault="00FB7C7A">
      <w:pPr>
        <w:pStyle w:val="Textodecomentrio"/>
      </w:pPr>
      <w:r>
        <w:rPr>
          <w:rStyle w:val="Refdecomentrio"/>
        </w:rPr>
        <w:annotationRef/>
      </w:r>
      <w:r>
        <w:t>AQUI COMEÇA A SEÇÃO DO CONTEÚDO DO TEXTO DO TRABALHO.</w:t>
      </w:r>
    </w:p>
    <w:p w14:paraId="6E8D36E8" w14:textId="77777777" w:rsidR="00FB7C7A" w:rsidRDefault="00FB7C7A">
      <w:pPr>
        <w:pStyle w:val="Textodecomentrio"/>
      </w:pPr>
    </w:p>
    <w:p w14:paraId="3A8062C9" w14:textId="77777777" w:rsidR="00FB7C7A" w:rsidRDefault="00FB7C7A">
      <w:pPr>
        <w:pStyle w:val="Textodecomentrio"/>
      </w:pPr>
      <w:r>
        <w:t>USE OS ESTILOS DE TÍTULO PADRONIZADOS!</w:t>
      </w:r>
    </w:p>
    <w:p w14:paraId="6A5A8046" w14:textId="77777777" w:rsidR="00285DBF" w:rsidRDefault="00285DBF">
      <w:pPr>
        <w:pStyle w:val="Textodecomentrio"/>
      </w:pPr>
    </w:p>
    <w:p w14:paraId="2CF7F3AB" w14:textId="77777777" w:rsidR="00285DBF" w:rsidRDefault="00285DBF">
      <w:pPr>
        <w:pStyle w:val="Textodecomentrio"/>
      </w:pPr>
      <w:r>
        <w:t>PARA FACILITAR A NAVEGAÇÃO NO PAINEL DE NAVEGAÇÃO, VOCÊ PODE INCLUIR OS TÍTULOS (COM OS NÍVEIS CORRETOS) NA GUIA DE “REFERÊNCIAS”.</w:t>
      </w:r>
    </w:p>
    <w:p w14:paraId="3F4BB2B9" w14:textId="77777777" w:rsidR="00FB7C7A" w:rsidRDefault="00FB7C7A">
      <w:pPr>
        <w:pStyle w:val="Textodecomentrio"/>
      </w:pPr>
    </w:p>
    <w:p w14:paraId="5614479C" w14:textId="77777777" w:rsidR="00FB7C7A" w:rsidRDefault="00FB7C7A">
      <w:pPr>
        <w:pStyle w:val="Textodecomentrio"/>
      </w:pPr>
      <w:r>
        <w:t>NÃO NUMERE OS TÍTULOS NA MÃO, A NUMERAÇÃO É AUTOMÁTICA!</w:t>
      </w:r>
    </w:p>
    <w:p w14:paraId="630C14CB" w14:textId="77777777" w:rsidR="00FB7C7A" w:rsidRDefault="00FB7C7A">
      <w:pPr>
        <w:pStyle w:val="Textodecomentrio"/>
      </w:pPr>
    </w:p>
    <w:p w14:paraId="6186A9E1" w14:textId="77777777" w:rsidR="00FB7C7A" w:rsidRDefault="00FB7C7A">
      <w:pPr>
        <w:pStyle w:val="Textodecomentrio"/>
      </w:pPr>
      <w:r>
        <w:t>COMECE CADA TÍTULO 1 NO ANVERSO DE ALGUMA PÁGINA (USE QUEBRAS DE SEÇÃO SE NECESSÁRIO)</w:t>
      </w:r>
      <w:r w:rsidR="00121A60">
        <w:t>.</w:t>
      </w:r>
    </w:p>
    <w:p w14:paraId="062FF96E" w14:textId="77777777" w:rsidR="00121A60" w:rsidRDefault="00121A60">
      <w:pPr>
        <w:pStyle w:val="Textodecomentrio"/>
      </w:pPr>
    </w:p>
    <w:p w14:paraId="79809885" w14:textId="77777777" w:rsidR="00121A60" w:rsidRDefault="00121A60">
      <w:pPr>
        <w:pStyle w:val="Textodecomentrio"/>
      </w:pPr>
      <w:r>
        <w:t>O TEXTO DEVE SER ESCRITO NO ANVERSO E NO VERSO DAS FOLHAS.</w:t>
      </w:r>
    </w:p>
  </w:comment>
  <w:comment w:id="24" w:author="Abrantes Araújo Silva Filho" w:date="2018-04-20T11:35:00Z" w:initials="AASF">
    <w:p w14:paraId="556822EC" w14:textId="77777777" w:rsidR="00285DBF" w:rsidRDefault="00285DBF">
      <w:pPr>
        <w:pStyle w:val="Textodecomentrio"/>
      </w:pPr>
      <w:r>
        <w:rPr>
          <w:rStyle w:val="Refdecomentrio"/>
        </w:rPr>
        <w:annotationRef/>
      </w:r>
      <w:r>
        <w:t>A primeira linha dos parágrafos NÃO TEM recuo na margem, e são justificados.</w:t>
      </w:r>
    </w:p>
    <w:p w14:paraId="17109446" w14:textId="77777777" w:rsidR="00285DBF" w:rsidRDefault="00285DBF">
      <w:pPr>
        <w:pStyle w:val="Textodecomentrio"/>
      </w:pPr>
    </w:p>
    <w:p w14:paraId="7215016A" w14:textId="77777777" w:rsidR="00285DBF" w:rsidRDefault="00285DBF">
      <w:pPr>
        <w:pStyle w:val="Textodecomentrio"/>
      </w:pPr>
      <w:r>
        <w:t xml:space="preserve">O manual da FAESA não especifica qual a distância que deve </w:t>
      </w:r>
      <w:proofErr w:type="spellStart"/>
      <w:r>
        <w:t>exister</w:t>
      </w:r>
      <w:proofErr w:type="spellEnd"/>
      <w:r>
        <w:t xml:space="preserve"> entre os parágrafos. Usei 12 pontos após.</w:t>
      </w:r>
    </w:p>
    <w:p w14:paraId="2AE4445B" w14:textId="77777777" w:rsidR="00285DBF" w:rsidRDefault="00285DBF">
      <w:pPr>
        <w:pStyle w:val="Textodecomentrio"/>
      </w:pPr>
    </w:p>
    <w:p w14:paraId="121F32D9" w14:textId="77777777" w:rsidR="00285DBF" w:rsidRDefault="00285DBF">
      <w:pPr>
        <w:pStyle w:val="Textodecomentrio"/>
      </w:pPr>
      <w:r>
        <w:t>NÃO PULE UMA LINHA ENTRE UM PARÁGRAFO E OUTRO, o espaçamento é automático!</w:t>
      </w:r>
    </w:p>
  </w:comment>
  <w:comment w:id="23" w:author="Abrantes Araújo Silva Filho" w:date="2018-04-20T11:38:00Z" w:initials="AASF">
    <w:p w14:paraId="51EE75DD" w14:textId="77777777" w:rsidR="00FB7C7A" w:rsidRDefault="00FB7C7A">
      <w:pPr>
        <w:pStyle w:val="Textodecomentrio"/>
      </w:pPr>
      <w:r>
        <w:rPr>
          <w:rStyle w:val="Refdecomentrio"/>
        </w:rPr>
        <w:annotationRef/>
      </w:r>
      <w:r>
        <w:t>O manual da FAESA não especifica qual é o espaçamento entre parágrafos, mas pelo espaçamento utilizado no próprio manual esse espaçamento existe. Usei 12 pontos após cada parágrafo.</w:t>
      </w:r>
    </w:p>
    <w:p w14:paraId="442C809E" w14:textId="77777777" w:rsidR="00285DBF" w:rsidRDefault="00285DBF">
      <w:pPr>
        <w:pStyle w:val="Textodecomentrio"/>
      </w:pPr>
    </w:p>
    <w:p w14:paraId="7A4F055C" w14:textId="77777777" w:rsidR="00285DBF" w:rsidRDefault="00285DBF">
      <w:pPr>
        <w:pStyle w:val="Textodecomentrio"/>
      </w:pPr>
      <w:r>
        <w:t>NÃO PULE LINHA ENTRE O PARÁGRAFO E NENHUM SUBTÍTULO (nível 2 ou mais) QUE FOR INSERIDO.</w:t>
      </w:r>
    </w:p>
  </w:comment>
  <w:comment w:id="26" w:author="Abrantes Araújo Silva Filho" w:date="2018-04-20T11:37:00Z" w:initials="AASF">
    <w:p w14:paraId="448DA411" w14:textId="77777777" w:rsidR="00285DBF" w:rsidRDefault="00285DBF">
      <w:pPr>
        <w:pStyle w:val="Textodecomentrio"/>
      </w:pPr>
      <w:r>
        <w:rPr>
          <w:rStyle w:val="Refdecomentrio"/>
        </w:rPr>
        <w:annotationRef/>
      </w:r>
      <w:r>
        <w:t>NÃO NUMERE NENHUM TÍTULO MANUALMENTE, TODA A NUMERAÇÃO É FEITA AUTOMATICAMENTE (DESDE QUE VOCÊ USE OS ESTILOS CORRETOS, NÃO É?).</w:t>
      </w:r>
    </w:p>
    <w:p w14:paraId="08DBED95" w14:textId="77777777" w:rsidR="00285DBF" w:rsidRDefault="00285DBF">
      <w:pPr>
        <w:pStyle w:val="Textodecomentrio"/>
      </w:pPr>
    </w:p>
    <w:p w14:paraId="78361297" w14:textId="77777777" w:rsidR="00285DBF" w:rsidRDefault="00285DBF">
      <w:pPr>
        <w:pStyle w:val="Textodecomentrio"/>
      </w:pPr>
      <w:r>
        <w:t>O manual da FAESA é ambíguo quanto ao espaçamento antes dos títulos de nível 2 ou mais. Mantive 12 pontos após e 24 pontos antes (para dar um pequenino espaço a mais antes dos títulos secundários ou mais).</w:t>
      </w:r>
    </w:p>
  </w:comment>
  <w:comment w:id="35" w:author="Abrantes Araújo Silva Filho" w:date="2018-04-20T11:41:00Z" w:initials="AASF">
    <w:p w14:paraId="4D74242A" w14:textId="77777777" w:rsidR="00285DBF" w:rsidRDefault="00285DBF">
      <w:pPr>
        <w:pStyle w:val="Textodecomentrio"/>
      </w:pPr>
      <w:r>
        <w:rPr>
          <w:rStyle w:val="Refdecomentrio"/>
        </w:rPr>
        <w:annotationRef/>
      </w:r>
      <w:r>
        <w:t>Comece todo título de nível 1 no ANVERSO da próxima folha (em uma página ímpar), mesmo se tiver espaço na folha anterior.</w:t>
      </w:r>
    </w:p>
  </w:comment>
  <w:comment w:id="45" w:author="Abrantes Araújo Silva Filho" w:date="2018-04-20T12:43:00Z" w:initials="AASF">
    <w:p w14:paraId="7B9C3C17" w14:textId="77777777" w:rsidR="00B56A76" w:rsidRDefault="00B56A76">
      <w:pPr>
        <w:pStyle w:val="Textodecomentrio"/>
      </w:pPr>
      <w:r>
        <w:rPr>
          <w:rStyle w:val="Refdecomentrio"/>
        </w:rPr>
        <w:annotationRef/>
      </w:r>
      <w:r>
        <w:t>Esta é uma CITAÇÃO LONGA, re</w:t>
      </w:r>
      <w:r w:rsidR="00850954">
        <w:t>cuada 4 cm da margem esquerda, e NÃO USA ASPAS DUPLAS EXTERNAS!</w:t>
      </w:r>
    </w:p>
    <w:p w14:paraId="33BA4095" w14:textId="77777777" w:rsidR="00B56A76" w:rsidRDefault="00B56A76">
      <w:pPr>
        <w:pStyle w:val="Textodecomentrio"/>
      </w:pPr>
    </w:p>
    <w:p w14:paraId="0B4C6248" w14:textId="77777777" w:rsidR="00B56A76" w:rsidRDefault="00B56A76">
      <w:pPr>
        <w:pStyle w:val="Textodecomentrio"/>
      </w:pPr>
      <w:r>
        <w:t>O manual da FAESA não diz qual o espaço que deve existir entre o parágrafo e a citação. Mantive o espaço normal de 12 pontos após.</w:t>
      </w:r>
    </w:p>
  </w:comment>
  <w:comment w:id="46" w:author="Abrantes Araújo Silva Filho" w:date="2018-04-20T11:44:00Z" w:initials="AASF">
    <w:p w14:paraId="0C6328F2" w14:textId="77777777" w:rsidR="00B56A76" w:rsidRDefault="00B56A76">
      <w:pPr>
        <w:pStyle w:val="Textodecomentrio"/>
      </w:pPr>
      <w:r>
        <w:rPr>
          <w:rStyle w:val="Refdecomentrio"/>
        </w:rPr>
        <w:annotationRef/>
      </w:r>
      <w:r>
        <w:t>Este é o verso da conclusão. Será usado ou não dependendo do texto da conclusão.</w:t>
      </w:r>
    </w:p>
  </w:comment>
  <w:comment w:id="48" w:author="Abrantes Araújo Silva Filho" w:date="2018-04-20T12:40:00Z" w:initials="AASF">
    <w:p w14:paraId="532675A6" w14:textId="77777777" w:rsidR="00B56A76" w:rsidRDefault="00B56A76">
      <w:pPr>
        <w:pStyle w:val="Textodecomentrio"/>
      </w:pPr>
      <w:r>
        <w:rPr>
          <w:rStyle w:val="Refdecomentrio"/>
        </w:rPr>
        <w:annotationRef/>
      </w:r>
      <w:r>
        <w:t>Esta seção é para as referências bibliográficas.</w:t>
      </w:r>
    </w:p>
    <w:p w14:paraId="057C41D1" w14:textId="77777777" w:rsidR="00B56A76" w:rsidRDefault="00B56A76">
      <w:pPr>
        <w:pStyle w:val="Textodecomentrio"/>
      </w:pPr>
    </w:p>
    <w:p w14:paraId="0AF5A09B" w14:textId="77777777" w:rsidR="00B56A76" w:rsidRDefault="00B56A76">
      <w:pPr>
        <w:pStyle w:val="Textodecomentrio"/>
      </w:pPr>
      <w:r>
        <w:t>O título é centralizado e não numerado.</w:t>
      </w:r>
    </w:p>
    <w:p w14:paraId="0C1F1E32" w14:textId="77777777" w:rsidR="00B56A76" w:rsidRDefault="00B56A76">
      <w:pPr>
        <w:pStyle w:val="Textodecomentrio"/>
      </w:pPr>
    </w:p>
    <w:p w14:paraId="20D62D5F" w14:textId="77777777" w:rsidR="00B56A76" w:rsidRDefault="00B56A76">
      <w:pPr>
        <w:pStyle w:val="Textodecomentrio"/>
      </w:pPr>
      <w:r>
        <w:t xml:space="preserve">O manual da </w:t>
      </w:r>
      <w:proofErr w:type="spellStart"/>
      <w:r>
        <w:t>Faesa</w:t>
      </w:r>
      <w:proofErr w:type="spellEnd"/>
      <w:r>
        <w:t xml:space="preserve"> não especifica qual a distância entre o título e as referências propriamente dita</w:t>
      </w:r>
      <w:r w:rsidR="004C5D06">
        <w:t>s. Mantive 12 pontos após.</w:t>
      </w:r>
    </w:p>
    <w:p w14:paraId="53975ABF" w14:textId="77777777" w:rsidR="000463EA" w:rsidRDefault="000463EA">
      <w:pPr>
        <w:pStyle w:val="Textodecomentrio"/>
      </w:pPr>
    </w:p>
    <w:p w14:paraId="708124EE" w14:textId="77777777" w:rsidR="000463EA" w:rsidRDefault="000463EA">
      <w:pPr>
        <w:pStyle w:val="Textodecomentrio"/>
      </w:pPr>
      <w:r>
        <w:t>NÃO PUDE LINHAS entre uma referência e outra!</w:t>
      </w:r>
    </w:p>
  </w:comment>
  <w:comment w:id="49" w:author="Abrantes Araújo Silva Filho" w:date="2018-04-20T12:27:00Z" w:initials="AASF">
    <w:p w14:paraId="2572AC9C" w14:textId="77777777" w:rsidR="00554AE3" w:rsidRDefault="00554AE3">
      <w:pPr>
        <w:pStyle w:val="Textodecomentrio"/>
      </w:pPr>
      <w:r>
        <w:rPr>
          <w:rStyle w:val="Refdecomentrio"/>
        </w:rPr>
        <w:annotationRef/>
      </w:r>
      <w:r>
        <w:t>As referências são alinhadas à esquerda (não são justificadas), seguindo-se as normas da ABNT, espaçamento simples e espaçamento após de 6 pontos.</w:t>
      </w:r>
    </w:p>
    <w:p w14:paraId="3B5490BF" w14:textId="77777777" w:rsidR="00554AE3" w:rsidRDefault="00554AE3">
      <w:pPr>
        <w:pStyle w:val="Textodecomentrio"/>
      </w:pPr>
    </w:p>
    <w:p w14:paraId="3641D271" w14:textId="77777777" w:rsidR="00554AE3" w:rsidRDefault="00554AE3">
      <w:pPr>
        <w:pStyle w:val="Textodecomentrio"/>
      </w:pPr>
      <w:r>
        <w:t>ATENÇÃO: não digitar as referências na mão, usar algum programa gerenciador de referências bibliográficas!</w:t>
      </w:r>
    </w:p>
  </w:comment>
  <w:comment w:id="50" w:author="Abrantes Araújo Silva Filho" w:date="2018-04-20T12:28:00Z" w:initials="AASF">
    <w:p w14:paraId="163317D7" w14:textId="77777777" w:rsidR="00554AE3" w:rsidRDefault="00554AE3">
      <w:pPr>
        <w:pStyle w:val="Textodecomentrio"/>
      </w:pPr>
      <w:r>
        <w:rPr>
          <w:rStyle w:val="Refdecomentrio"/>
        </w:rPr>
        <w:annotationRef/>
      </w:r>
      <w:r>
        <w:t>Este é o verso das referências. Será usado dependendo do tamanho das referências.</w:t>
      </w:r>
    </w:p>
  </w:comment>
  <w:comment w:id="51" w:author="Abrantes Araújo Silva Filho" w:date="2018-04-20T12:38:00Z" w:initials="AASF">
    <w:p w14:paraId="41263DF7" w14:textId="77777777" w:rsidR="000463EA" w:rsidRDefault="000463EA">
      <w:pPr>
        <w:pStyle w:val="Textodecomentrio"/>
      </w:pPr>
      <w:r>
        <w:rPr>
          <w:rStyle w:val="Refdecomentrio"/>
        </w:rPr>
        <w:annotationRef/>
      </w:r>
      <w:r>
        <w:t xml:space="preserve">Esta seção é um ANEXO. A palavra “ANEXO” deve ficar em maiúscula, seguida de uma letra do alfabeto também em maiúscula, seguida de um </w:t>
      </w:r>
      <w:proofErr w:type="spellStart"/>
      <w:r>
        <w:t>hifem</w:t>
      </w:r>
      <w:proofErr w:type="spellEnd"/>
      <w:r>
        <w:t xml:space="preserve"> e, por fim, seguido do título do anexo em letras minúsculas.</w:t>
      </w:r>
    </w:p>
    <w:p w14:paraId="732402AC" w14:textId="77777777" w:rsidR="000463EA" w:rsidRDefault="000463EA">
      <w:pPr>
        <w:pStyle w:val="Textodecomentrio"/>
      </w:pPr>
    </w:p>
    <w:p w14:paraId="47876770" w14:textId="77777777" w:rsidR="000463EA" w:rsidRDefault="000463EA">
      <w:pPr>
        <w:pStyle w:val="Textodecomentrio"/>
      </w:pPr>
      <w:r>
        <w:t>Se o trabalho não tiver anexos, apagar esta página.</w:t>
      </w:r>
    </w:p>
    <w:p w14:paraId="3097FD58" w14:textId="77777777" w:rsidR="000463EA" w:rsidRDefault="000463EA">
      <w:pPr>
        <w:pStyle w:val="Textodecomentrio"/>
      </w:pPr>
    </w:p>
    <w:p w14:paraId="51DEE1A6" w14:textId="77777777" w:rsidR="000463EA" w:rsidRDefault="000463EA">
      <w:pPr>
        <w:pStyle w:val="Textodecomentrio"/>
      </w:pPr>
      <w:r>
        <w:t>Se o trabalho tiver mais anexos, começar cada anexo no ANVERSO de uma folha (página ímpar) mesmo que tenha espaço antes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6305821" w15:done="0"/>
  <w15:commentEx w15:paraId="67B1CBEB" w15:done="0"/>
  <w15:commentEx w15:paraId="2AE8DFB9" w15:done="0"/>
  <w15:commentEx w15:paraId="5E9A56A0" w15:done="0"/>
  <w15:commentEx w15:paraId="61FA2A3D" w15:done="0"/>
  <w15:commentEx w15:paraId="455EA85C" w15:done="0"/>
  <w15:commentEx w15:paraId="5B6DAB69" w15:done="0"/>
  <w15:commentEx w15:paraId="1955C638" w15:done="0"/>
  <w15:commentEx w15:paraId="0AA21B7A" w15:done="0"/>
  <w15:commentEx w15:paraId="0804D597" w15:done="0"/>
  <w15:commentEx w15:paraId="2AE72665" w15:done="0"/>
  <w15:commentEx w15:paraId="00B8AC6A" w15:done="0"/>
  <w15:commentEx w15:paraId="47BB0911" w15:done="0"/>
  <w15:commentEx w15:paraId="1B61EA80" w15:done="0"/>
  <w15:commentEx w15:paraId="31B09CEA" w15:done="0"/>
  <w15:commentEx w15:paraId="5F807846" w15:done="0"/>
  <w15:commentEx w15:paraId="5E930944" w15:done="0"/>
  <w15:commentEx w15:paraId="1B9CD46C" w15:done="0"/>
  <w15:commentEx w15:paraId="60845C8E" w15:done="0"/>
  <w15:commentEx w15:paraId="7C312181" w15:done="0"/>
  <w15:commentEx w15:paraId="55C786B0" w15:done="0"/>
  <w15:commentEx w15:paraId="79809885" w15:done="0"/>
  <w15:commentEx w15:paraId="121F32D9" w15:done="0"/>
  <w15:commentEx w15:paraId="7A4F055C" w15:done="0"/>
  <w15:commentEx w15:paraId="78361297" w15:done="0"/>
  <w15:commentEx w15:paraId="4D74242A" w15:done="0"/>
  <w15:commentEx w15:paraId="0B4C6248" w15:done="0"/>
  <w15:commentEx w15:paraId="0C6328F2" w15:done="0"/>
  <w15:commentEx w15:paraId="708124EE" w15:done="0"/>
  <w15:commentEx w15:paraId="3641D271" w15:done="0"/>
  <w15:commentEx w15:paraId="163317D7" w15:done="0"/>
  <w15:commentEx w15:paraId="51DEE1A6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6305821" w16cid:durableId="1E8487C0"/>
  <w16cid:commentId w16cid:paraId="67B1CBEB" w16cid:durableId="1E8487C1"/>
  <w16cid:commentId w16cid:paraId="2AE8DFB9" w16cid:durableId="1E8487C2"/>
  <w16cid:commentId w16cid:paraId="5E9A56A0" w16cid:durableId="1E8487C3"/>
  <w16cid:commentId w16cid:paraId="61FA2A3D" w16cid:durableId="1E8487C4"/>
  <w16cid:commentId w16cid:paraId="455EA85C" w16cid:durableId="1E8487C5"/>
  <w16cid:commentId w16cid:paraId="5B6DAB69" w16cid:durableId="1E8487C6"/>
  <w16cid:commentId w16cid:paraId="1955C638" w16cid:durableId="1E8487C7"/>
  <w16cid:commentId w16cid:paraId="0AA21B7A" w16cid:durableId="1E8487C8"/>
  <w16cid:commentId w16cid:paraId="0804D597" w16cid:durableId="1E8487C9"/>
  <w16cid:commentId w16cid:paraId="00B8AC6A" w16cid:durableId="1E8487CA"/>
  <w16cid:commentId w16cid:paraId="47BB0911" w16cid:durableId="1E8487CB"/>
  <w16cid:commentId w16cid:paraId="1B61EA80" w16cid:durableId="1E8487CC"/>
  <w16cid:commentId w16cid:paraId="31B09CEA" w16cid:durableId="1E8487CD"/>
  <w16cid:commentId w16cid:paraId="5F807846" w16cid:durableId="1E8487CE"/>
  <w16cid:commentId w16cid:paraId="5E930944" w16cid:durableId="1E8487CF"/>
  <w16cid:commentId w16cid:paraId="1B9CD46C" w16cid:durableId="1E8487D0"/>
  <w16cid:commentId w16cid:paraId="60845C8E" w16cid:durableId="1E8487D1"/>
  <w16cid:commentId w16cid:paraId="7C312181" w16cid:durableId="1E8487D2"/>
  <w16cid:commentId w16cid:paraId="55C786B0" w16cid:durableId="1E8487D3"/>
  <w16cid:commentId w16cid:paraId="79809885" w16cid:durableId="1E8487D4"/>
  <w16cid:commentId w16cid:paraId="121F32D9" w16cid:durableId="1E8487D5"/>
  <w16cid:commentId w16cid:paraId="7A4F055C" w16cid:durableId="1E8487D6"/>
  <w16cid:commentId w16cid:paraId="78361297" w16cid:durableId="1E8487D7"/>
  <w16cid:commentId w16cid:paraId="4D74242A" w16cid:durableId="1E8487D8"/>
  <w16cid:commentId w16cid:paraId="0B4C6248" w16cid:durableId="1E8487D9"/>
  <w16cid:commentId w16cid:paraId="0C6328F2" w16cid:durableId="1E8487DA"/>
  <w16cid:commentId w16cid:paraId="708124EE" w16cid:durableId="1E8487DB"/>
  <w16cid:commentId w16cid:paraId="3641D271" w16cid:durableId="1E8487DC"/>
  <w16cid:commentId w16cid:paraId="163317D7" w16cid:durableId="1E8487DD"/>
  <w16cid:commentId w16cid:paraId="51DEE1A6" w16cid:durableId="1E8487DE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E6D20F0" w14:textId="77777777" w:rsidR="006C0552" w:rsidRDefault="006C0552" w:rsidP="00313E80">
      <w:pPr>
        <w:spacing w:after="0" w:line="240" w:lineRule="auto"/>
      </w:pPr>
      <w:r>
        <w:separator/>
      </w:r>
    </w:p>
  </w:endnote>
  <w:endnote w:type="continuationSeparator" w:id="0">
    <w:p w14:paraId="4179900E" w14:textId="77777777" w:rsidR="006C0552" w:rsidRDefault="006C0552" w:rsidP="00313E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B4499D0" w14:textId="77777777" w:rsidR="006C0552" w:rsidRDefault="006C0552" w:rsidP="00313E80">
      <w:pPr>
        <w:spacing w:after="0" w:line="240" w:lineRule="auto"/>
      </w:pPr>
      <w:r>
        <w:separator/>
      </w:r>
    </w:p>
  </w:footnote>
  <w:footnote w:type="continuationSeparator" w:id="0">
    <w:p w14:paraId="682D6D24" w14:textId="77777777" w:rsidR="006C0552" w:rsidRDefault="006C0552" w:rsidP="00313E8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554625" w14:textId="77777777" w:rsidR="00313E80" w:rsidRPr="00E51DD9" w:rsidRDefault="00313E80" w:rsidP="00E51DD9">
    <w:pPr>
      <w:pStyle w:val="Cabealho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8B75A3" w14:textId="77777777" w:rsidR="00313E80" w:rsidRDefault="00313E80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3190B1" w14:textId="77777777" w:rsidR="00D34C27" w:rsidRDefault="00D34C27">
    <w:pPr>
      <w:pStyle w:val="Cabealho"/>
    </w:pPr>
    <w:r>
      <w:fldChar w:fldCharType="begin"/>
    </w:r>
    <w:r>
      <w:instrText>PAGE   \* MERGEFORMAT</w:instrText>
    </w:r>
    <w:r>
      <w:fldChar w:fldCharType="separate"/>
    </w:r>
    <w:r w:rsidR="00C61B51">
      <w:rPr>
        <w:noProof/>
      </w:rPr>
      <w:t>14</w:t>
    </w:r>
    <w: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093507026"/>
      <w:docPartObj>
        <w:docPartGallery w:val="Page Numbers (Top of Page)"/>
        <w:docPartUnique/>
      </w:docPartObj>
    </w:sdtPr>
    <w:sdtEndPr/>
    <w:sdtContent>
      <w:p w14:paraId="43ACD6DC" w14:textId="77777777" w:rsidR="00313E80" w:rsidRDefault="007C451C" w:rsidP="007C451C">
        <w:pPr>
          <w:pStyle w:val="Cabealho-NmerodaPgina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C61B51">
          <w:rPr>
            <w:noProof/>
          </w:rPr>
          <w:t>11</w:t>
        </w:r>
        <w: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4927DF"/>
    <w:multiLevelType w:val="hybridMultilevel"/>
    <w:tmpl w:val="791A4CD0"/>
    <w:lvl w:ilvl="0" w:tplc="6590B8F8">
      <w:start w:val="1"/>
      <w:numFmt w:val="decimal"/>
      <w:lvlText w:val="%1)"/>
      <w:lvlJc w:val="left"/>
      <w:pPr>
        <w:ind w:left="720" w:hanging="360"/>
      </w:pPr>
      <w:rPr>
        <w:rFonts w:hint="default"/>
        <w:sz w:val="16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C5219F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" w15:restartNumberingAfterBreak="0">
    <w:nsid w:val="3DB5097D"/>
    <w:multiLevelType w:val="hybridMultilevel"/>
    <w:tmpl w:val="999439C4"/>
    <w:lvl w:ilvl="0" w:tplc="4932920C">
      <w:start w:val="1"/>
      <w:numFmt w:val="decimal"/>
      <w:lvlText w:val="%1 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DF31787"/>
    <w:multiLevelType w:val="multilevel"/>
    <w:tmpl w:val="FF88BAA2"/>
    <w:name w:val="Numeração de Seções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397" w:hanging="397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5FDA66D5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79882175"/>
    <w:multiLevelType w:val="multilevel"/>
    <w:tmpl w:val="0720A7DC"/>
    <w:name w:val="Numeração de Seções"/>
    <w:lvl w:ilvl="0">
      <w:start w:val="1"/>
      <w:numFmt w:val="decimal"/>
      <w:pStyle w:val="Texto-Ttulo1"/>
      <w:suff w:val="space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Texto-Ttulo2"/>
      <w:suff w:val="space"/>
      <w:lvlText w:val="%1.%2"/>
      <w:lvlJc w:val="left"/>
      <w:pPr>
        <w:ind w:left="397" w:hanging="397"/>
      </w:pPr>
      <w:rPr>
        <w:rFonts w:hint="default"/>
      </w:rPr>
    </w:lvl>
    <w:lvl w:ilvl="2">
      <w:start w:val="1"/>
      <w:numFmt w:val="decimal"/>
      <w:pStyle w:val="Texto-Ttulo3"/>
      <w:suff w:val="space"/>
      <w:lvlText w:val="%1.%2.%3"/>
      <w:lvlJc w:val="left"/>
      <w:pPr>
        <w:ind w:left="624" w:hanging="624"/>
      </w:pPr>
      <w:rPr>
        <w:rFonts w:hint="default"/>
      </w:rPr>
    </w:lvl>
    <w:lvl w:ilvl="3">
      <w:start w:val="1"/>
      <w:numFmt w:val="decimal"/>
      <w:pStyle w:val="Texto-Ttulo4"/>
      <w:suff w:val="space"/>
      <w:lvlText w:val="%1.%2.%3.%4"/>
      <w:lvlJc w:val="left"/>
      <w:pPr>
        <w:ind w:left="794" w:hanging="794"/>
      </w:pPr>
      <w:rPr>
        <w:rFonts w:hint="default"/>
      </w:rPr>
    </w:lvl>
    <w:lvl w:ilvl="4">
      <w:start w:val="1"/>
      <w:numFmt w:val="decimal"/>
      <w:pStyle w:val="Texto-Ttulo5"/>
      <w:suff w:val="space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2"/>
  </w:num>
  <w:num w:numId="3">
    <w:abstractNumId w:val="4"/>
  </w:num>
  <w:num w:numId="4">
    <w:abstractNumId w:val="1"/>
  </w:num>
  <w:num w:numId="5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mirrorMargins/>
  <w:hideSpellingErrors/>
  <w:proofState w:spelling="clean" w:grammar="clean"/>
  <w:defaultTabStop w:val="708"/>
  <w:hyphenationZone w:val="425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8253A5"/>
    <w:rsid w:val="000407AB"/>
    <w:rsid w:val="000463EA"/>
    <w:rsid w:val="000B7458"/>
    <w:rsid w:val="00121A60"/>
    <w:rsid w:val="00165C39"/>
    <w:rsid w:val="0017783D"/>
    <w:rsid w:val="001A12EE"/>
    <w:rsid w:val="001D7FAB"/>
    <w:rsid w:val="00246558"/>
    <w:rsid w:val="0026663F"/>
    <w:rsid w:val="00285DBF"/>
    <w:rsid w:val="002C017A"/>
    <w:rsid w:val="00313E80"/>
    <w:rsid w:val="0034068B"/>
    <w:rsid w:val="003905A5"/>
    <w:rsid w:val="003D1D63"/>
    <w:rsid w:val="003F0CFA"/>
    <w:rsid w:val="004662B3"/>
    <w:rsid w:val="00466FC1"/>
    <w:rsid w:val="004708F9"/>
    <w:rsid w:val="004C5D06"/>
    <w:rsid w:val="005237A5"/>
    <w:rsid w:val="00554AE3"/>
    <w:rsid w:val="00585845"/>
    <w:rsid w:val="00611B47"/>
    <w:rsid w:val="00632F7B"/>
    <w:rsid w:val="00663DC1"/>
    <w:rsid w:val="006C0552"/>
    <w:rsid w:val="007C451C"/>
    <w:rsid w:val="008253A5"/>
    <w:rsid w:val="00850954"/>
    <w:rsid w:val="008C3CB4"/>
    <w:rsid w:val="0090175C"/>
    <w:rsid w:val="00932CE1"/>
    <w:rsid w:val="009E34CF"/>
    <w:rsid w:val="00A57F23"/>
    <w:rsid w:val="00AF5623"/>
    <w:rsid w:val="00B50910"/>
    <w:rsid w:val="00B56A76"/>
    <w:rsid w:val="00BE079D"/>
    <w:rsid w:val="00C61B51"/>
    <w:rsid w:val="00C9357A"/>
    <w:rsid w:val="00CD3870"/>
    <w:rsid w:val="00CE459F"/>
    <w:rsid w:val="00D300CC"/>
    <w:rsid w:val="00D34C27"/>
    <w:rsid w:val="00D35E58"/>
    <w:rsid w:val="00DD6606"/>
    <w:rsid w:val="00E13DA0"/>
    <w:rsid w:val="00E51DD9"/>
    <w:rsid w:val="00E601DD"/>
    <w:rsid w:val="00E66FEB"/>
    <w:rsid w:val="00F16D43"/>
    <w:rsid w:val="00F529D6"/>
    <w:rsid w:val="00FB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76D9DF5"/>
  <w15:docId w15:val="{03FBBECC-6FAA-43CF-9CB8-019B7FEB6BB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253A5"/>
    <w:pPr>
      <w:spacing w:after="240" w:line="360" w:lineRule="auto"/>
    </w:pPr>
    <w:rPr>
      <w:rFonts w:ascii="Arial" w:hAnsi="Arial"/>
      <w:color w:val="000000" w:themeColor="text1"/>
      <w:sz w:val="24"/>
    </w:rPr>
  </w:style>
  <w:style w:type="paragraph" w:styleId="Ttulo1">
    <w:name w:val="heading 1"/>
    <w:basedOn w:val="Normal"/>
    <w:next w:val="Normal"/>
    <w:link w:val="Ttulo1Char"/>
    <w:uiPriority w:val="9"/>
    <w:rsid w:val="007C451C"/>
    <w:pPr>
      <w:keepNext/>
      <w:keepLines/>
      <w:numPr>
        <w:numId w:val="3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semiHidden/>
    <w:unhideWhenUsed/>
    <w:rsid w:val="00466FC1"/>
    <w:pPr>
      <w:keepNext/>
      <w:keepLines/>
      <w:numPr>
        <w:ilvl w:val="1"/>
        <w:numId w:val="3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har"/>
    <w:uiPriority w:val="9"/>
    <w:semiHidden/>
    <w:unhideWhenUsed/>
    <w:qFormat/>
    <w:rsid w:val="00466FC1"/>
    <w:pPr>
      <w:keepNext/>
      <w:keepLines/>
      <w:numPr>
        <w:ilvl w:val="2"/>
        <w:numId w:val="3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4">
    <w:name w:val="heading 4"/>
    <w:basedOn w:val="Normal"/>
    <w:next w:val="Normal"/>
    <w:link w:val="Ttulo4Char"/>
    <w:uiPriority w:val="9"/>
    <w:semiHidden/>
    <w:unhideWhenUsed/>
    <w:qFormat/>
    <w:rsid w:val="00466FC1"/>
    <w:pPr>
      <w:keepNext/>
      <w:keepLines/>
      <w:numPr>
        <w:ilvl w:val="3"/>
        <w:numId w:val="3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466FC1"/>
    <w:pPr>
      <w:keepNext/>
      <w:keepLines/>
      <w:numPr>
        <w:ilvl w:val="4"/>
        <w:numId w:val="3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466FC1"/>
    <w:pPr>
      <w:keepNext/>
      <w:keepLines/>
      <w:numPr>
        <w:ilvl w:val="5"/>
        <w:numId w:val="3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466FC1"/>
    <w:pPr>
      <w:keepNext/>
      <w:keepLines/>
      <w:numPr>
        <w:ilvl w:val="6"/>
        <w:numId w:val="3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466FC1"/>
    <w:pPr>
      <w:keepNext/>
      <w:keepLines/>
      <w:numPr>
        <w:ilvl w:val="7"/>
        <w:numId w:val="3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466FC1"/>
    <w:pPr>
      <w:keepNext/>
      <w:keepLines/>
      <w:numPr>
        <w:ilvl w:val="8"/>
        <w:numId w:val="3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Capa-Instituio">
    <w:name w:val="Capa - Instituição"/>
    <w:next w:val="Capa-TipoeCurso"/>
    <w:link w:val="Capa-InstituioChar"/>
    <w:qFormat/>
    <w:rsid w:val="00D35E58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paragraph" w:customStyle="1" w:styleId="Capa-TipoeCurso">
    <w:name w:val="Capa - Tipo e Curso"/>
    <w:next w:val="Capa-Espaamento"/>
    <w:link w:val="Capa-TipoeCursoChar"/>
    <w:qFormat/>
    <w:rsid w:val="00246558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Capa-InstituioChar">
    <w:name w:val="Capa - Instituição Char"/>
    <w:basedOn w:val="Fontepargpadro"/>
    <w:link w:val="Capa-Instituio"/>
    <w:rsid w:val="00D35E58"/>
    <w:rPr>
      <w:rFonts w:ascii="Arial" w:hAnsi="Arial"/>
      <w:b/>
      <w:caps/>
      <w:color w:val="000000" w:themeColor="text1"/>
      <w:sz w:val="24"/>
    </w:rPr>
  </w:style>
  <w:style w:type="paragraph" w:customStyle="1" w:styleId="Capa-Autores">
    <w:name w:val="Capa - Autores"/>
    <w:next w:val="Capa-Espaamento"/>
    <w:link w:val="Capa-AutoresChar"/>
    <w:qFormat/>
    <w:rsid w:val="00246558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Capa-TipoeCursoChar">
    <w:name w:val="Capa - Tipo e Curso Char"/>
    <w:basedOn w:val="Capa-InstituioChar"/>
    <w:link w:val="Capa-TipoeCurso"/>
    <w:rsid w:val="00246558"/>
    <w:rPr>
      <w:rFonts w:ascii="Arial" w:hAnsi="Arial"/>
      <w:b/>
      <w:caps/>
      <w:color w:val="000000" w:themeColor="text1"/>
      <w:sz w:val="24"/>
    </w:rPr>
  </w:style>
  <w:style w:type="paragraph" w:customStyle="1" w:styleId="Capa-Espaamento">
    <w:name w:val="Capa - Espaçamento"/>
    <w:link w:val="Capa-EspaamentoChar"/>
    <w:qFormat/>
    <w:rsid w:val="00246558"/>
    <w:pPr>
      <w:spacing w:after="0" w:line="240" w:lineRule="auto"/>
      <w:jc w:val="center"/>
    </w:pPr>
    <w:rPr>
      <w:rFonts w:ascii="Arial" w:hAnsi="Arial"/>
      <w:color w:val="FFFFFF" w:themeColor="background1"/>
      <w:sz w:val="24"/>
    </w:rPr>
  </w:style>
  <w:style w:type="character" w:customStyle="1" w:styleId="Capa-AutoresChar">
    <w:name w:val="Capa - Autores Char"/>
    <w:basedOn w:val="Capa-TipoeCursoChar"/>
    <w:link w:val="Capa-Autores"/>
    <w:rsid w:val="00246558"/>
    <w:rPr>
      <w:rFonts w:ascii="Arial" w:hAnsi="Arial"/>
      <w:b/>
      <w:caps/>
      <w:color w:val="000000" w:themeColor="text1"/>
      <w:sz w:val="24"/>
    </w:rPr>
  </w:style>
  <w:style w:type="paragraph" w:customStyle="1" w:styleId="Capa-TtulodoTrabalho">
    <w:name w:val="Capa - Título do Trabalho"/>
    <w:next w:val="Capa-Espaamento"/>
    <w:link w:val="Capa-TtulodoTrabalhoChar"/>
    <w:qFormat/>
    <w:rsid w:val="00246558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Capa-EspaamentoChar">
    <w:name w:val="Capa - Espaçamento Char"/>
    <w:basedOn w:val="Capa-AutoresChar"/>
    <w:link w:val="Capa-Espaamento"/>
    <w:rsid w:val="00246558"/>
    <w:rPr>
      <w:rFonts w:ascii="Arial" w:hAnsi="Arial"/>
      <w:b w:val="0"/>
      <w:caps w:val="0"/>
      <w:color w:val="FFFFFF" w:themeColor="background1"/>
      <w:sz w:val="24"/>
    </w:rPr>
  </w:style>
  <w:style w:type="character" w:styleId="Refdecomentrio">
    <w:name w:val="annotation reference"/>
    <w:basedOn w:val="Fontepargpadro"/>
    <w:uiPriority w:val="99"/>
    <w:semiHidden/>
    <w:unhideWhenUsed/>
    <w:rsid w:val="00CD3870"/>
    <w:rPr>
      <w:sz w:val="16"/>
      <w:szCs w:val="16"/>
    </w:rPr>
  </w:style>
  <w:style w:type="character" w:customStyle="1" w:styleId="Capa-TtulodoTrabalhoChar">
    <w:name w:val="Capa - Título do Trabalho Char"/>
    <w:basedOn w:val="Capa-TipoeCursoChar"/>
    <w:link w:val="Capa-TtulodoTrabalho"/>
    <w:rsid w:val="00246558"/>
    <w:rPr>
      <w:rFonts w:ascii="Arial" w:hAnsi="Arial"/>
      <w:b/>
      <w:caps/>
      <w:color w:val="000000" w:themeColor="text1"/>
      <w:sz w:val="24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CD3870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CD3870"/>
    <w:rPr>
      <w:rFonts w:ascii="Arial" w:hAnsi="Arial"/>
      <w:color w:val="000000" w:themeColor="text1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CD3870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CD3870"/>
    <w:rPr>
      <w:rFonts w:ascii="Arial" w:hAnsi="Arial"/>
      <w:b/>
      <w:bCs/>
      <w:color w:val="000000" w:themeColor="text1"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CD387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CD3870"/>
    <w:rPr>
      <w:rFonts w:ascii="Tahoma" w:hAnsi="Tahoma" w:cs="Tahoma"/>
      <w:color w:val="000000" w:themeColor="text1"/>
      <w:sz w:val="16"/>
      <w:szCs w:val="16"/>
    </w:rPr>
  </w:style>
  <w:style w:type="paragraph" w:customStyle="1" w:styleId="Capa-Local">
    <w:name w:val="Capa - Local"/>
    <w:link w:val="Capa-LocalChar"/>
    <w:qFormat/>
    <w:rsid w:val="001A12EE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paragraph" w:customStyle="1" w:styleId="Capa-Data">
    <w:name w:val="Capa - Data"/>
    <w:next w:val="Capa-Espaamento"/>
    <w:link w:val="Capa-DataChar"/>
    <w:qFormat/>
    <w:rsid w:val="001A12EE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Capa-LocalChar">
    <w:name w:val="Capa - Local Char"/>
    <w:basedOn w:val="Capa-AutoresChar"/>
    <w:link w:val="Capa-Local"/>
    <w:rsid w:val="001A12EE"/>
    <w:rPr>
      <w:rFonts w:ascii="Arial" w:hAnsi="Arial"/>
      <w:b/>
      <w:caps/>
      <w:color w:val="000000" w:themeColor="text1"/>
      <w:sz w:val="24"/>
    </w:rPr>
  </w:style>
  <w:style w:type="paragraph" w:customStyle="1" w:styleId="FolhadeRosto-Autores">
    <w:name w:val="Folha de Rosto - Autores"/>
    <w:next w:val="FolhadeRosto-Espaamento"/>
    <w:link w:val="FolhadeRosto-AutoresChar"/>
    <w:qFormat/>
    <w:rsid w:val="00663DC1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Capa-DataChar">
    <w:name w:val="Capa - Data Char"/>
    <w:basedOn w:val="Capa-LocalChar"/>
    <w:link w:val="Capa-Data"/>
    <w:rsid w:val="001A12EE"/>
    <w:rPr>
      <w:rFonts w:ascii="Arial" w:hAnsi="Arial"/>
      <w:b/>
      <w:caps/>
      <w:color w:val="000000" w:themeColor="text1"/>
      <w:sz w:val="24"/>
    </w:rPr>
  </w:style>
  <w:style w:type="paragraph" w:customStyle="1" w:styleId="FolhadeRosto-Espaamento">
    <w:name w:val="Folha de Rosto - Espaçamento"/>
    <w:link w:val="FolhadeRosto-EspaamentoChar"/>
    <w:qFormat/>
    <w:rsid w:val="00E601DD"/>
    <w:pPr>
      <w:spacing w:after="0" w:line="240" w:lineRule="auto"/>
      <w:jc w:val="center"/>
    </w:pPr>
    <w:rPr>
      <w:rFonts w:ascii="Arial" w:hAnsi="Arial"/>
      <w:color w:val="FFFFFF" w:themeColor="background1"/>
      <w:sz w:val="24"/>
    </w:rPr>
  </w:style>
  <w:style w:type="character" w:customStyle="1" w:styleId="FolhadeRosto-AutoresChar">
    <w:name w:val="Folha de Rosto - Autores Char"/>
    <w:basedOn w:val="Capa-AutoresChar"/>
    <w:link w:val="FolhadeRosto-Autores"/>
    <w:rsid w:val="00663DC1"/>
    <w:rPr>
      <w:rFonts w:ascii="Arial" w:hAnsi="Arial"/>
      <w:b/>
      <w:caps/>
      <w:color w:val="000000" w:themeColor="text1"/>
      <w:sz w:val="24"/>
    </w:rPr>
  </w:style>
  <w:style w:type="paragraph" w:customStyle="1" w:styleId="FolhadeRosto-Ttulo">
    <w:name w:val="Folha de Rosto - Título"/>
    <w:next w:val="FolhadeRosto-Espaamento"/>
    <w:link w:val="FolhadeRosto-TtuloChar"/>
    <w:qFormat/>
    <w:rsid w:val="00663DC1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FolhadeRosto-EspaamentoChar">
    <w:name w:val="Folha de Rosto - Espaçamento Char"/>
    <w:basedOn w:val="Capa-EspaamentoChar"/>
    <w:link w:val="FolhadeRosto-Espaamento"/>
    <w:rsid w:val="00E601DD"/>
    <w:rPr>
      <w:rFonts w:ascii="Arial" w:hAnsi="Arial"/>
      <w:b w:val="0"/>
      <w:caps w:val="0"/>
      <w:color w:val="FFFFFF" w:themeColor="background1"/>
      <w:sz w:val="24"/>
    </w:rPr>
  </w:style>
  <w:style w:type="paragraph" w:customStyle="1" w:styleId="FolhadeRosto-IdentificaodoTrabalho">
    <w:name w:val="Folha de Rosto - Identificação do Trabalho"/>
    <w:next w:val="FolhadeRosto-Espaamento"/>
    <w:link w:val="FolhadeRosto-IdentificaodoTrabalhoChar"/>
    <w:qFormat/>
    <w:rsid w:val="001D7FAB"/>
    <w:pPr>
      <w:spacing w:after="0" w:line="240" w:lineRule="auto"/>
      <w:ind w:left="4536"/>
      <w:jc w:val="both"/>
    </w:pPr>
    <w:rPr>
      <w:rFonts w:ascii="Arial" w:hAnsi="Arial"/>
      <w:color w:val="000000" w:themeColor="text1"/>
    </w:rPr>
  </w:style>
  <w:style w:type="character" w:customStyle="1" w:styleId="FolhadeRosto-TtuloChar">
    <w:name w:val="Folha de Rosto - Título Char"/>
    <w:basedOn w:val="Capa-TtulodoTrabalhoChar"/>
    <w:link w:val="FolhadeRosto-Ttulo"/>
    <w:rsid w:val="00663DC1"/>
    <w:rPr>
      <w:rFonts w:ascii="Arial" w:hAnsi="Arial"/>
      <w:b/>
      <w:caps/>
      <w:color w:val="000000" w:themeColor="text1"/>
      <w:sz w:val="24"/>
    </w:rPr>
  </w:style>
  <w:style w:type="paragraph" w:customStyle="1" w:styleId="FolhadeRosto-Local">
    <w:name w:val="Folha de Rosto - Local"/>
    <w:next w:val="FolhadeRosto-Data"/>
    <w:link w:val="FolhadeRosto-LocalChar"/>
    <w:qFormat/>
    <w:rsid w:val="001D7FAB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FolhadeRosto-IdentificaodoTrabalhoChar">
    <w:name w:val="Folha de Rosto - Identificação do Trabalho Char"/>
    <w:basedOn w:val="FolhadeRosto-AutoresChar"/>
    <w:link w:val="FolhadeRosto-IdentificaodoTrabalho"/>
    <w:rsid w:val="001D7FAB"/>
    <w:rPr>
      <w:rFonts w:ascii="Arial" w:hAnsi="Arial"/>
      <w:b w:val="0"/>
      <w:caps w:val="0"/>
      <w:color w:val="000000" w:themeColor="text1"/>
      <w:sz w:val="24"/>
    </w:rPr>
  </w:style>
  <w:style w:type="paragraph" w:customStyle="1" w:styleId="FolhadeRosto-Data">
    <w:name w:val="Folha de Rosto - Data"/>
    <w:link w:val="FolhadeRosto-DataChar"/>
    <w:qFormat/>
    <w:rsid w:val="001D7FAB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FolhadeRosto-LocalChar">
    <w:name w:val="Folha de Rosto - Local Char"/>
    <w:basedOn w:val="Capa-LocalChar"/>
    <w:link w:val="FolhadeRosto-Local"/>
    <w:rsid w:val="001D7FAB"/>
    <w:rPr>
      <w:rFonts w:ascii="Arial" w:hAnsi="Arial"/>
      <w:b/>
      <w:caps/>
      <w:color w:val="000000" w:themeColor="text1"/>
      <w:sz w:val="24"/>
    </w:rPr>
  </w:style>
  <w:style w:type="paragraph" w:customStyle="1" w:styleId="Resumo-Ttulo">
    <w:name w:val="Resumo - Título"/>
    <w:link w:val="Resumo-TtuloChar"/>
    <w:qFormat/>
    <w:rsid w:val="00C9357A"/>
    <w:pPr>
      <w:spacing w:after="24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FolhadeRosto-DataChar">
    <w:name w:val="Folha de Rosto - Data Char"/>
    <w:basedOn w:val="Capa-DataChar"/>
    <w:link w:val="FolhadeRosto-Data"/>
    <w:rsid w:val="001D7FAB"/>
    <w:rPr>
      <w:rFonts w:ascii="Arial" w:hAnsi="Arial"/>
      <w:b/>
      <w:caps/>
      <w:color w:val="000000" w:themeColor="text1"/>
      <w:sz w:val="24"/>
    </w:rPr>
  </w:style>
  <w:style w:type="paragraph" w:customStyle="1" w:styleId="Resumo-Texto">
    <w:name w:val="Resumo - Texto"/>
    <w:link w:val="Resumo-TextoChar"/>
    <w:qFormat/>
    <w:rsid w:val="00C9357A"/>
    <w:pPr>
      <w:spacing w:after="0" w:line="360" w:lineRule="auto"/>
      <w:jc w:val="both"/>
    </w:pPr>
    <w:rPr>
      <w:rFonts w:ascii="Arial" w:hAnsi="Arial"/>
      <w:color w:val="000000" w:themeColor="text1"/>
      <w:sz w:val="24"/>
    </w:rPr>
  </w:style>
  <w:style w:type="character" w:customStyle="1" w:styleId="Resumo-TtuloChar">
    <w:name w:val="Resumo - Título Char"/>
    <w:basedOn w:val="Capa-TtulodoTrabalhoChar"/>
    <w:link w:val="Resumo-Ttulo"/>
    <w:rsid w:val="00C9357A"/>
    <w:rPr>
      <w:rFonts w:ascii="Arial" w:hAnsi="Arial"/>
      <w:b/>
      <w:caps/>
      <w:color w:val="000000" w:themeColor="text1"/>
      <w:sz w:val="24"/>
    </w:rPr>
  </w:style>
  <w:style w:type="paragraph" w:customStyle="1" w:styleId="Resumo-Espaamento">
    <w:name w:val="Resumo - Espaçamento"/>
    <w:link w:val="Resumo-EspaamentoChar"/>
    <w:qFormat/>
    <w:rsid w:val="00C9357A"/>
    <w:pPr>
      <w:spacing w:after="0" w:line="240" w:lineRule="auto"/>
      <w:jc w:val="center"/>
    </w:pPr>
    <w:rPr>
      <w:rFonts w:ascii="Arial" w:hAnsi="Arial"/>
      <w:color w:val="FFFFFF" w:themeColor="background1"/>
      <w:sz w:val="24"/>
    </w:rPr>
  </w:style>
  <w:style w:type="character" w:customStyle="1" w:styleId="Resumo-TextoChar">
    <w:name w:val="Resumo - Texto Char"/>
    <w:basedOn w:val="Fontepargpadro"/>
    <w:link w:val="Resumo-Texto"/>
    <w:rsid w:val="00C9357A"/>
    <w:rPr>
      <w:rFonts w:ascii="Arial" w:hAnsi="Arial"/>
      <w:color w:val="000000" w:themeColor="text1"/>
      <w:sz w:val="24"/>
    </w:rPr>
  </w:style>
  <w:style w:type="paragraph" w:customStyle="1" w:styleId="Resumo-Palavras-Chave">
    <w:name w:val="Resumo - Palavras-Chave"/>
    <w:next w:val="Resumo-Espaamento"/>
    <w:link w:val="Resumo-Palavras-ChaveChar"/>
    <w:qFormat/>
    <w:rsid w:val="00B50910"/>
    <w:pPr>
      <w:spacing w:after="0" w:line="360" w:lineRule="auto"/>
      <w:jc w:val="both"/>
    </w:pPr>
    <w:rPr>
      <w:rFonts w:ascii="Arial" w:hAnsi="Arial"/>
      <w:color w:val="000000" w:themeColor="text1"/>
      <w:sz w:val="24"/>
    </w:rPr>
  </w:style>
  <w:style w:type="character" w:customStyle="1" w:styleId="Resumo-EspaamentoChar">
    <w:name w:val="Resumo - Espaçamento Char"/>
    <w:basedOn w:val="Capa-EspaamentoChar"/>
    <w:link w:val="Resumo-Espaamento"/>
    <w:rsid w:val="00C9357A"/>
    <w:rPr>
      <w:rFonts w:ascii="Arial" w:hAnsi="Arial"/>
      <w:b w:val="0"/>
      <w:caps w:val="0"/>
      <w:color w:val="FFFFFF" w:themeColor="background1"/>
      <w:sz w:val="24"/>
    </w:rPr>
  </w:style>
  <w:style w:type="paragraph" w:customStyle="1" w:styleId="Sumrio-Ttulo">
    <w:name w:val="Sumário - Título"/>
    <w:link w:val="Sumrio-TtuloChar"/>
    <w:qFormat/>
    <w:rsid w:val="00B50910"/>
    <w:pPr>
      <w:spacing w:after="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Resumo-Palavras-ChaveChar">
    <w:name w:val="Resumo - Palavras-Chave Char"/>
    <w:basedOn w:val="Resumo-TextoChar"/>
    <w:link w:val="Resumo-Palavras-Chave"/>
    <w:rsid w:val="00B50910"/>
    <w:rPr>
      <w:rFonts w:ascii="Arial" w:hAnsi="Arial"/>
      <w:color w:val="000000" w:themeColor="text1"/>
      <w:sz w:val="24"/>
    </w:rPr>
  </w:style>
  <w:style w:type="paragraph" w:customStyle="1" w:styleId="Sumrio-Espaamento">
    <w:name w:val="Sumário - Espaçamento"/>
    <w:link w:val="Sumrio-EspaamentoChar"/>
    <w:qFormat/>
    <w:rsid w:val="00B50910"/>
    <w:pPr>
      <w:spacing w:after="0" w:line="240" w:lineRule="auto"/>
      <w:jc w:val="center"/>
    </w:pPr>
    <w:rPr>
      <w:rFonts w:ascii="Arial" w:hAnsi="Arial"/>
      <w:color w:val="FFFFFF" w:themeColor="background1"/>
      <w:sz w:val="24"/>
    </w:rPr>
  </w:style>
  <w:style w:type="character" w:customStyle="1" w:styleId="Sumrio-TtuloChar">
    <w:name w:val="Sumário - Título Char"/>
    <w:basedOn w:val="Capa-AutoresChar"/>
    <w:link w:val="Sumrio-Ttulo"/>
    <w:rsid w:val="00B50910"/>
    <w:rPr>
      <w:rFonts w:ascii="Arial" w:hAnsi="Arial"/>
      <w:b/>
      <w:caps/>
      <w:color w:val="000000" w:themeColor="text1"/>
      <w:sz w:val="24"/>
    </w:rPr>
  </w:style>
  <w:style w:type="paragraph" w:customStyle="1" w:styleId="Texto-Ttulo1">
    <w:name w:val="Texto - Título 1"/>
    <w:next w:val="Texto-Corpo"/>
    <w:link w:val="Texto-Ttulo1Char"/>
    <w:qFormat/>
    <w:rsid w:val="00313E80"/>
    <w:pPr>
      <w:numPr>
        <w:numId w:val="7"/>
      </w:numPr>
      <w:spacing w:after="240" w:line="360" w:lineRule="auto"/>
      <w:jc w:val="both"/>
    </w:pPr>
    <w:rPr>
      <w:rFonts w:ascii="Arial" w:hAnsi="Arial"/>
      <w:b/>
      <w:caps/>
      <w:color w:val="000000" w:themeColor="text1"/>
      <w:sz w:val="24"/>
    </w:rPr>
  </w:style>
  <w:style w:type="character" w:customStyle="1" w:styleId="Sumrio-EspaamentoChar">
    <w:name w:val="Sumário - Espaçamento Char"/>
    <w:basedOn w:val="Capa-EspaamentoChar"/>
    <w:link w:val="Sumrio-Espaamento"/>
    <w:rsid w:val="00B50910"/>
    <w:rPr>
      <w:rFonts w:ascii="Arial" w:hAnsi="Arial"/>
      <w:b w:val="0"/>
      <w:caps w:val="0"/>
      <w:color w:val="FFFFFF" w:themeColor="background1"/>
      <w:sz w:val="24"/>
    </w:rPr>
  </w:style>
  <w:style w:type="paragraph" w:styleId="Cabealho">
    <w:name w:val="header"/>
    <w:basedOn w:val="Normal"/>
    <w:link w:val="CabealhoChar"/>
    <w:uiPriority w:val="99"/>
    <w:unhideWhenUsed/>
    <w:rsid w:val="00313E8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Texto-Ttulo1Char">
    <w:name w:val="Texto - Título 1 Char"/>
    <w:basedOn w:val="Capa-AutoresChar"/>
    <w:link w:val="Texto-Ttulo1"/>
    <w:rsid w:val="00313E80"/>
    <w:rPr>
      <w:rFonts w:ascii="Arial" w:hAnsi="Arial"/>
      <w:b/>
      <w:caps/>
      <w:color w:val="000000" w:themeColor="text1"/>
      <w:sz w:val="24"/>
    </w:rPr>
  </w:style>
  <w:style w:type="character" w:customStyle="1" w:styleId="CabealhoChar">
    <w:name w:val="Cabeçalho Char"/>
    <w:basedOn w:val="Fontepargpadro"/>
    <w:link w:val="Cabealho"/>
    <w:uiPriority w:val="99"/>
    <w:rsid w:val="00313E80"/>
    <w:rPr>
      <w:rFonts w:ascii="Arial" w:hAnsi="Arial"/>
      <w:color w:val="000000" w:themeColor="text1"/>
      <w:sz w:val="24"/>
    </w:rPr>
  </w:style>
  <w:style w:type="paragraph" w:styleId="Rodap">
    <w:name w:val="footer"/>
    <w:basedOn w:val="Normal"/>
    <w:link w:val="RodapChar"/>
    <w:uiPriority w:val="99"/>
    <w:unhideWhenUsed/>
    <w:rsid w:val="00313E8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13E80"/>
    <w:rPr>
      <w:rFonts w:ascii="Arial" w:hAnsi="Arial"/>
      <w:color w:val="000000" w:themeColor="text1"/>
      <w:sz w:val="24"/>
    </w:rPr>
  </w:style>
  <w:style w:type="paragraph" w:customStyle="1" w:styleId="Cabealho-NmerodaPgina">
    <w:name w:val="Cabeçalho - Número da Página"/>
    <w:link w:val="Cabealho-NmerodaPginaChar"/>
    <w:qFormat/>
    <w:rsid w:val="007C451C"/>
    <w:pPr>
      <w:spacing w:after="0" w:line="240" w:lineRule="auto"/>
      <w:jc w:val="right"/>
    </w:pPr>
    <w:rPr>
      <w:rFonts w:ascii="Arial" w:hAnsi="Arial"/>
      <w:color w:val="000000" w:themeColor="text1"/>
      <w:sz w:val="24"/>
    </w:rPr>
  </w:style>
  <w:style w:type="character" w:customStyle="1" w:styleId="Ttulo1Char">
    <w:name w:val="Título 1 Char"/>
    <w:basedOn w:val="Fontepargpadro"/>
    <w:link w:val="Ttulo1"/>
    <w:uiPriority w:val="9"/>
    <w:rsid w:val="007C451C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Cabealho-NmerodaPginaChar">
    <w:name w:val="Cabeçalho - Número da Página Char"/>
    <w:basedOn w:val="CabealhoChar"/>
    <w:link w:val="Cabealho-NmerodaPgina"/>
    <w:rsid w:val="007C451C"/>
    <w:rPr>
      <w:rFonts w:ascii="Arial" w:hAnsi="Arial"/>
      <w:color w:val="000000" w:themeColor="text1"/>
      <w:sz w:val="24"/>
    </w:rPr>
  </w:style>
  <w:style w:type="paragraph" w:customStyle="1" w:styleId="Texto-Corpo">
    <w:name w:val="Texto - Corpo"/>
    <w:link w:val="Texto-CorpoChar"/>
    <w:qFormat/>
    <w:rsid w:val="00FB7C7A"/>
    <w:pPr>
      <w:spacing w:after="240" w:line="360" w:lineRule="auto"/>
      <w:jc w:val="both"/>
    </w:pPr>
    <w:rPr>
      <w:rFonts w:ascii="Arial" w:hAnsi="Arial"/>
      <w:color w:val="000000" w:themeColor="text1"/>
      <w:sz w:val="24"/>
      <w:lang w:val="en-US"/>
    </w:rPr>
  </w:style>
  <w:style w:type="paragraph" w:customStyle="1" w:styleId="Texto-Ttulo2">
    <w:name w:val="Texto - Título 2"/>
    <w:next w:val="Texto-Corpo"/>
    <w:link w:val="Texto-Ttulo2Char"/>
    <w:qFormat/>
    <w:rsid w:val="00AF5623"/>
    <w:pPr>
      <w:numPr>
        <w:ilvl w:val="1"/>
        <w:numId w:val="7"/>
      </w:numPr>
      <w:spacing w:before="480" w:after="240" w:line="360" w:lineRule="auto"/>
      <w:jc w:val="both"/>
    </w:pPr>
    <w:rPr>
      <w:rFonts w:ascii="Arial" w:hAnsi="Arial"/>
      <w:caps/>
      <w:color w:val="000000" w:themeColor="text1"/>
      <w:sz w:val="24"/>
    </w:rPr>
  </w:style>
  <w:style w:type="character" w:customStyle="1" w:styleId="Texto-CorpoChar">
    <w:name w:val="Texto - Corpo Char"/>
    <w:basedOn w:val="Fontepargpadro"/>
    <w:link w:val="Texto-Corpo"/>
    <w:rsid w:val="00FB7C7A"/>
    <w:rPr>
      <w:rFonts w:ascii="Arial" w:hAnsi="Arial"/>
      <w:color w:val="000000" w:themeColor="text1"/>
      <w:sz w:val="24"/>
      <w:lang w:val="en-US"/>
    </w:rPr>
  </w:style>
  <w:style w:type="character" w:customStyle="1" w:styleId="Ttulo2Char">
    <w:name w:val="Título 2 Char"/>
    <w:basedOn w:val="Fontepargpadro"/>
    <w:link w:val="Ttulo2"/>
    <w:uiPriority w:val="9"/>
    <w:semiHidden/>
    <w:rsid w:val="00466FC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Texto-Ttulo2Char">
    <w:name w:val="Texto - Título 2 Char"/>
    <w:basedOn w:val="Texto-Ttulo1Char"/>
    <w:link w:val="Texto-Ttulo2"/>
    <w:rsid w:val="00AF5623"/>
    <w:rPr>
      <w:rFonts w:ascii="Arial" w:hAnsi="Arial"/>
      <w:b w:val="0"/>
      <w:caps/>
      <w:color w:val="000000" w:themeColor="text1"/>
      <w:sz w:val="24"/>
    </w:rPr>
  </w:style>
  <w:style w:type="character" w:customStyle="1" w:styleId="Ttulo3Char">
    <w:name w:val="Título 3 Char"/>
    <w:basedOn w:val="Fontepargpadro"/>
    <w:link w:val="Ttulo3"/>
    <w:uiPriority w:val="9"/>
    <w:semiHidden/>
    <w:rsid w:val="00466FC1"/>
    <w:rPr>
      <w:rFonts w:asciiTheme="majorHAnsi" w:eastAsiaTheme="majorEastAsia" w:hAnsiTheme="majorHAnsi" w:cstheme="majorBidi"/>
      <w:b/>
      <w:bCs/>
      <w:color w:val="4F81BD" w:themeColor="accent1"/>
      <w:sz w:val="24"/>
    </w:rPr>
  </w:style>
  <w:style w:type="character" w:customStyle="1" w:styleId="Ttulo4Char">
    <w:name w:val="Título 4 Char"/>
    <w:basedOn w:val="Fontepargpadro"/>
    <w:link w:val="Ttulo4"/>
    <w:uiPriority w:val="9"/>
    <w:semiHidden/>
    <w:rsid w:val="00466FC1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466FC1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466FC1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466FC1"/>
    <w:rPr>
      <w:rFonts w:asciiTheme="majorHAnsi" w:eastAsiaTheme="majorEastAsia" w:hAnsiTheme="majorHAnsi" w:cstheme="majorBidi"/>
      <w:i/>
      <w:iCs/>
      <w:color w:val="404040" w:themeColor="text1" w:themeTint="B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466FC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har">
    <w:name w:val="Título 9 Char"/>
    <w:basedOn w:val="Fontepargpadro"/>
    <w:link w:val="Ttulo9"/>
    <w:uiPriority w:val="9"/>
    <w:semiHidden/>
    <w:rsid w:val="00466FC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customStyle="1" w:styleId="Texto-Ttulo3">
    <w:name w:val="Texto - Título 3"/>
    <w:next w:val="Texto-Corpo"/>
    <w:link w:val="Texto-Ttulo3Char"/>
    <w:qFormat/>
    <w:rsid w:val="00611B47"/>
    <w:pPr>
      <w:numPr>
        <w:ilvl w:val="2"/>
        <w:numId w:val="7"/>
      </w:numPr>
      <w:spacing w:before="480" w:after="240" w:line="360" w:lineRule="auto"/>
      <w:jc w:val="both"/>
    </w:pPr>
    <w:rPr>
      <w:rFonts w:ascii="Arial" w:hAnsi="Arial"/>
      <w:b/>
      <w:color w:val="000000" w:themeColor="text1"/>
      <w:sz w:val="24"/>
    </w:rPr>
  </w:style>
  <w:style w:type="paragraph" w:styleId="Subttulo">
    <w:name w:val="Subtitle"/>
    <w:basedOn w:val="Normal"/>
    <w:next w:val="Normal"/>
    <w:link w:val="SubttuloChar"/>
    <w:uiPriority w:val="11"/>
    <w:rsid w:val="0017783D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24"/>
    </w:rPr>
  </w:style>
  <w:style w:type="character" w:customStyle="1" w:styleId="Texto-Ttulo3Char">
    <w:name w:val="Texto - Título 3 Char"/>
    <w:basedOn w:val="Texto-Ttulo2Char"/>
    <w:link w:val="Texto-Ttulo3"/>
    <w:rsid w:val="00611B47"/>
    <w:rPr>
      <w:rFonts w:ascii="Arial" w:hAnsi="Arial"/>
      <w:b/>
      <w:caps w:val="0"/>
      <w:color w:val="000000" w:themeColor="text1"/>
      <w:sz w:val="24"/>
    </w:rPr>
  </w:style>
  <w:style w:type="character" w:customStyle="1" w:styleId="SubttuloChar">
    <w:name w:val="Subtítulo Char"/>
    <w:basedOn w:val="Fontepargpadro"/>
    <w:link w:val="Subttulo"/>
    <w:uiPriority w:val="11"/>
    <w:rsid w:val="0017783D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customStyle="1" w:styleId="Texto-Ttulo4">
    <w:name w:val="Texto - Título 4"/>
    <w:next w:val="Texto-Corpo"/>
    <w:link w:val="Texto-Ttulo4Char"/>
    <w:qFormat/>
    <w:rsid w:val="00611B47"/>
    <w:pPr>
      <w:numPr>
        <w:ilvl w:val="3"/>
        <w:numId w:val="7"/>
      </w:numPr>
      <w:spacing w:before="480" w:after="240" w:line="360" w:lineRule="auto"/>
      <w:jc w:val="both"/>
    </w:pPr>
    <w:rPr>
      <w:rFonts w:ascii="Arial" w:hAnsi="Arial"/>
      <w:b/>
      <w:color w:val="000000" w:themeColor="text1"/>
      <w:sz w:val="24"/>
    </w:rPr>
  </w:style>
  <w:style w:type="paragraph" w:customStyle="1" w:styleId="Texto-Ttulo5">
    <w:name w:val="Texto - Título 5"/>
    <w:next w:val="Texto-Corpo"/>
    <w:link w:val="Texto-Ttulo5Char"/>
    <w:qFormat/>
    <w:rsid w:val="00E13DA0"/>
    <w:pPr>
      <w:numPr>
        <w:ilvl w:val="4"/>
        <w:numId w:val="7"/>
      </w:numPr>
      <w:spacing w:before="480" w:after="240" w:line="360" w:lineRule="auto"/>
      <w:ind w:left="1009" w:hanging="1009"/>
      <w:jc w:val="both"/>
    </w:pPr>
    <w:rPr>
      <w:rFonts w:ascii="Arial" w:hAnsi="Arial"/>
      <w:b/>
      <w:color w:val="000000" w:themeColor="text1"/>
      <w:sz w:val="24"/>
    </w:rPr>
  </w:style>
  <w:style w:type="character" w:customStyle="1" w:styleId="Texto-Ttulo4Char">
    <w:name w:val="Texto - Título 4 Char"/>
    <w:basedOn w:val="Texto-Ttulo3Char"/>
    <w:link w:val="Texto-Ttulo4"/>
    <w:rsid w:val="00611B47"/>
    <w:rPr>
      <w:rFonts w:ascii="Arial" w:hAnsi="Arial"/>
      <w:b/>
      <w:caps w:val="0"/>
      <w:color w:val="000000" w:themeColor="text1"/>
      <w:sz w:val="24"/>
    </w:rPr>
  </w:style>
  <w:style w:type="paragraph" w:customStyle="1" w:styleId="Referncias-Ttulo">
    <w:name w:val="Referências - Título"/>
    <w:next w:val="Texto-Corpo"/>
    <w:link w:val="Referncias-TtuloChar"/>
    <w:qFormat/>
    <w:rsid w:val="00585845"/>
    <w:pPr>
      <w:spacing w:after="240" w:line="360" w:lineRule="auto"/>
      <w:jc w:val="center"/>
    </w:pPr>
    <w:rPr>
      <w:rFonts w:ascii="Arial" w:hAnsi="Arial"/>
      <w:b/>
      <w:caps/>
      <w:color w:val="000000" w:themeColor="text1"/>
      <w:sz w:val="24"/>
    </w:rPr>
  </w:style>
  <w:style w:type="character" w:customStyle="1" w:styleId="Texto-Ttulo5Char">
    <w:name w:val="Texto - Título 5 Char"/>
    <w:basedOn w:val="Texto-Ttulo4Char"/>
    <w:link w:val="Texto-Ttulo5"/>
    <w:rsid w:val="00E13DA0"/>
    <w:rPr>
      <w:rFonts w:ascii="Arial" w:hAnsi="Arial"/>
      <w:b/>
      <w:caps w:val="0"/>
      <w:color w:val="000000" w:themeColor="text1"/>
      <w:sz w:val="24"/>
    </w:rPr>
  </w:style>
  <w:style w:type="paragraph" w:customStyle="1" w:styleId="Texto-CitaoDiretaLonga">
    <w:name w:val="Texto - Citação Direta Longa"/>
    <w:next w:val="Texto-Corpo"/>
    <w:link w:val="Texto-CitaoDiretaLongaChar"/>
    <w:qFormat/>
    <w:rsid w:val="00F529D6"/>
    <w:pPr>
      <w:spacing w:after="240" w:line="240" w:lineRule="auto"/>
      <w:ind w:left="2268"/>
      <w:jc w:val="both"/>
    </w:pPr>
    <w:rPr>
      <w:rFonts w:ascii="Arial" w:hAnsi="Arial"/>
      <w:color w:val="000000" w:themeColor="text1"/>
    </w:rPr>
  </w:style>
  <w:style w:type="character" w:customStyle="1" w:styleId="Referncias-TtuloChar">
    <w:name w:val="Referências - Título Char"/>
    <w:basedOn w:val="Capa-AutoresChar"/>
    <w:link w:val="Referncias-Ttulo"/>
    <w:rsid w:val="00585845"/>
    <w:rPr>
      <w:rFonts w:ascii="Arial" w:hAnsi="Arial"/>
      <w:b/>
      <w:caps/>
      <w:color w:val="000000" w:themeColor="text1"/>
      <w:sz w:val="24"/>
    </w:rPr>
  </w:style>
  <w:style w:type="paragraph" w:styleId="Sumrio2">
    <w:name w:val="toc 2"/>
    <w:basedOn w:val="Normal"/>
    <w:next w:val="Normal"/>
    <w:autoRedefine/>
    <w:uiPriority w:val="39"/>
    <w:unhideWhenUsed/>
    <w:rsid w:val="00632F7B"/>
    <w:pPr>
      <w:tabs>
        <w:tab w:val="right" w:leader="dot" w:pos="9061"/>
      </w:tabs>
      <w:spacing w:after="100"/>
      <w:jc w:val="both"/>
    </w:pPr>
    <w:rPr>
      <w:caps/>
    </w:rPr>
  </w:style>
  <w:style w:type="character" w:customStyle="1" w:styleId="Texto-CitaoDiretaLongaChar">
    <w:name w:val="Texto - Citação Direta Longa Char"/>
    <w:basedOn w:val="Texto-CorpoChar"/>
    <w:link w:val="Texto-CitaoDiretaLonga"/>
    <w:rsid w:val="00F529D6"/>
    <w:rPr>
      <w:rFonts w:ascii="Arial" w:hAnsi="Arial"/>
      <w:color w:val="000000" w:themeColor="text1"/>
      <w:sz w:val="24"/>
      <w:lang w:val="en-US"/>
    </w:rPr>
  </w:style>
  <w:style w:type="paragraph" w:styleId="Sumrio1">
    <w:name w:val="toc 1"/>
    <w:basedOn w:val="Normal"/>
    <w:next w:val="Normal"/>
    <w:autoRedefine/>
    <w:uiPriority w:val="39"/>
    <w:unhideWhenUsed/>
    <w:rsid w:val="004662B3"/>
    <w:pPr>
      <w:spacing w:after="100"/>
      <w:jc w:val="both"/>
    </w:pPr>
    <w:rPr>
      <w:b/>
      <w:caps/>
    </w:rPr>
  </w:style>
  <w:style w:type="paragraph" w:styleId="Sumrio3">
    <w:name w:val="toc 3"/>
    <w:basedOn w:val="Normal"/>
    <w:next w:val="Normal"/>
    <w:autoRedefine/>
    <w:uiPriority w:val="39"/>
    <w:unhideWhenUsed/>
    <w:rsid w:val="009E34CF"/>
    <w:pPr>
      <w:tabs>
        <w:tab w:val="right" w:leader="dot" w:pos="9061"/>
      </w:tabs>
      <w:spacing w:after="100"/>
      <w:jc w:val="both"/>
    </w:pPr>
    <w:rPr>
      <w:b/>
    </w:rPr>
  </w:style>
  <w:style w:type="character" w:styleId="Hyperlink">
    <w:name w:val="Hyperlink"/>
    <w:basedOn w:val="Fontepargpadro"/>
    <w:uiPriority w:val="99"/>
    <w:unhideWhenUsed/>
    <w:rsid w:val="004662B3"/>
    <w:rPr>
      <w:color w:val="0000FF" w:themeColor="hyperlink"/>
      <w:u w:val="single"/>
    </w:rPr>
  </w:style>
  <w:style w:type="paragraph" w:styleId="Sumrio4">
    <w:name w:val="toc 4"/>
    <w:basedOn w:val="Normal"/>
    <w:next w:val="Normal"/>
    <w:autoRedefine/>
    <w:uiPriority w:val="39"/>
    <w:unhideWhenUsed/>
    <w:rsid w:val="009E34CF"/>
    <w:pPr>
      <w:tabs>
        <w:tab w:val="right" w:leader="dot" w:pos="9061"/>
      </w:tabs>
      <w:spacing w:after="100"/>
      <w:jc w:val="both"/>
    </w:pPr>
    <w:rPr>
      <w:b/>
    </w:rPr>
  </w:style>
  <w:style w:type="paragraph" w:styleId="Sumrio5">
    <w:name w:val="toc 5"/>
    <w:basedOn w:val="Normal"/>
    <w:next w:val="Normal"/>
    <w:autoRedefine/>
    <w:uiPriority w:val="39"/>
    <w:unhideWhenUsed/>
    <w:rsid w:val="002C017A"/>
    <w:pPr>
      <w:tabs>
        <w:tab w:val="right" w:leader="dot" w:pos="9061"/>
      </w:tabs>
      <w:spacing w:after="100"/>
      <w:jc w:val="both"/>
    </w:pPr>
    <w:rPr>
      <w:b/>
    </w:rPr>
  </w:style>
  <w:style w:type="paragraph" w:customStyle="1" w:styleId="Referncias-Corpo">
    <w:name w:val="Referências - Corpo"/>
    <w:link w:val="Referncias-CorpoChar"/>
    <w:qFormat/>
    <w:rsid w:val="00554AE3"/>
    <w:pPr>
      <w:spacing w:after="120" w:line="240" w:lineRule="auto"/>
    </w:pPr>
    <w:rPr>
      <w:rFonts w:ascii="Arial" w:hAnsi="Arial"/>
      <w:color w:val="000000" w:themeColor="text1"/>
      <w:sz w:val="24"/>
    </w:rPr>
  </w:style>
  <w:style w:type="paragraph" w:customStyle="1" w:styleId="Anexos-Ttulo">
    <w:name w:val="Anexos - Título"/>
    <w:link w:val="Anexos-TtuloChar"/>
    <w:qFormat/>
    <w:rsid w:val="000463EA"/>
    <w:pPr>
      <w:spacing w:after="240" w:line="360" w:lineRule="auto"/>
      <w:jc w:val="center"/>
    </w:pPr>
    <w:rPr>
      <w:rFonts w:ascii="Arial" w:hAnsi="Arial"/>
      <w:b/>
      <w:color w:val="000000" w:themeColor="text1"/>
      <w:sz w:val="24"/>
    </w:rPr>
  </w:style>
  <w:style w:type="character" w:customStyle="1" w:styleId="Referncias-CorpoChar">
    <w:name w:val="Referências - Corpo Char"/>
    <w:basedOn w:val="Texto-CorpoChar"/>
    <w:link w:val="Referncias-Corpo"/>
    <w:rsid w:val="00554AE3"/>
    <w:rPr>
      <w:rFonts w:ascii="Arial" w:hAnsi="Arial"/>
      <w:color w:val="000000" w:themeColor="text1"/>
      <w:sz w:val="24"/>
      <w:lang w:val="en-US"/>
    </w:rPr>
  </w:style>
  <w:style w:type="paragraph" w:customStyle="1" w:styleId="Anexo-Corpo">
    <w:name w:val="Anexo - Corpo"/>
    <w:link w:val="Anexo-CorpoChar"/>
    <w:qFormat/>
    <w:rsid w:val="000463EA"/>
    <w:pPr>
      <w:spacing w:after="240" w:line="360" w:lineRule="auto"/>
      <w:jc w:val="both"/>
    </w:pPr>
    <w:rPr>
      <w:rFonts w:ascii="Arial" w:hAnsi="Arial"/>
      <w:color w:val="000000" w:themeColor="text1"/>
      <w:sz w:val="24"/>
      <w:lang w:val="en-US"/>
    </w:rPr>
  </w:style>
  <w:style w:type="character" w:customStyle="1" w:styleId="Anexos-TtuloChar">
    <w:name w:val="Anexos - Título Char"/>
    <w:basedOn w:val="Capa-AutoresChar"/>
    <w:link w:val="Anexos-Ttulo"/>
    <w:rsid w:val="000463EA"/>
    <w:rPr>
      <w:rFonts w:ascii="Arial" w:hAnsi="Arial"/>
      <w:b/>
      <w:caps w:val="0"/>
      <w:color w:val="000000" w:themeColor="text1"/>
      <w:sz w:val="24"/>
    </w:rPr>
  </w:style>
  <w:style w:type="paragraph" w:customStyle="1" w:styleId="Ilustrao-Ttulo">
    <w:name w:val="Ilustração - Título"/>
    <w:link w:val="Ilustrao-TtuloChar"/>
    <w:qFormat/>
    <w:rsid w:val="00C61B51"/>
    <w:pPr>
      <w:spacing w:after="0" w:line="240" w:lineRule="auto"/>
      <w:jc w:val="center"/>
    </w:pPr>
    <w:rPr>
      <w:rFonts w:ascii="Arial" w:hAnsi="Arial"/>
      <w:color w:val="000000" w:themeColor="text1"/>
    </w:rPr>
  </w:style>
  <w:style w:type="character" w:customStyle="1" w:styleId="Anexo-CorpoChar">
    <w:name w:val="Anexo - Corpo Char"/>
    <w:basedOn w:val="Texto-CorpoChar"/>
    <w:link w:val="Anexo-Corpo"/>
    <w:rsid w:val="000463EA"/>
    <w:rPr>
      <w:rFonts w:ascii="Arial" w:hAnsi="Arial"/>
      <w:color w:val="000000" w:themeColor="text1"/>
      <w:sz w:val="24"/>
      <w:lang w:val="en-US"/>
    </w:rPr>
  </w:style>
  <w:style w:type="paragraph" w:customStyle="1" w:styleId="Ilustrao-Rodap">
    <w:name w:val="Ilustração - Rodapé"/>
    <w:basedOn w:val="Ilustrao-Ttulo"/>
    <w:link w:val="Ilustrao-RodapChar"/>
    <w:qFormat/>
    <w:rsid w:val="00C61B51"/>
  </w:style>
  <w:style w:type="character" w:customStyle="1" w:styleId="Ilustrao-TtuloChar">
    <w:name w:val="Ilustração - Título Char"/>
    <w:basedOn w:val="Texto-CorpoChar"/>
    <w:link w:val="Ilustrao-Ttulo"/>
    <w:rsid w:val="00C61B51"/>
    <w:rPr>
      <w:rFonts w:ascii="Arial" w:hAnsi="Arial"/>
      <w:color w:val="000000" w:themeColor="text1"/>
      <w:sz w:val="24"/>
      <w:lang w:val="en-US"/>
    </w:rPr>
  </w:style>
  <w:style w:type="character" w:customStyle="1" w:styleId="Ilustrao-RodapChar">
    <w:name w:val="Ilustração - Rodapé Char"/>
    <w:basedOn w:val="Ilustrao-TtuloChar"/>
    <w:link w:val="Ilustrao-Rodap"/>
    <w:rsid w:val="00C61B51"/>
    <w:rPr>
      <w:rFonts w:ascii="Arial" w:hAnsi="Arial"/>
      <w:color w:val="000000" w:themeColor="text1"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microsoft.com/office/2016/09/relationships/commentsIds" Target="commentsIds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eader" Target="header4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B1F19BA-4F16-4A2A-BAC6-E217CE598F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5</TotalTime>
  <Pages>21</Pages>
  <Words>2410</Words>
  <Characters>13014</Characters>
  <Application>Microsoft Office Word</Application>
  <DocSecurity>0</DocSecurity>
  <Lines>108</Lines>
  <Paragraphs>3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>Abrantes Araújo Silva Filho</Manager>
  <Company/>
  <LinksUpToDate>false</LinksUpToDate>
  <CharactersWithSpaces>153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brantes Araújo Silva Filho</dc:creator>
  <cp:lastModifiedBy>Abrantes Araújo Silva</cp:lastModifiedBy>
  <cp:revision>21</cp:revision>
  <cp:lastPrinted>2018-04-20T08:18:00Z</cp:lastPrinted>
  <dcterms:created xsi:type="dcterms:W3CDTF">2018-04-20T04:10:00Z</dcterms:created>
  <dcterms:modified xsi:type="dcterms:W3CDTF">2018-04-20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b67bcad-e818-3e21-ad0b-77fe8f9a1756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pa</vt:lpwstr>
  </property>
  <property fmtid="{D5CDD505-2E9C-101B-9397-08002B2CF9AE}" pid="6" name="Mendeley Recent Style Name 0_1">
    <vt:lpwstr>American Psychological Association 6th edition</vt:lpwstr>
  </property>
  <property fmtid="{D5CDD505-2E9C-101B-9397-08002B2CF9AE}" pid="7" name="Mendeley Recent Style Id 1_1">
    <vt:lpwstr>http://www.zotero.org/styles/american-sociological-association</vt:lpwstr>
  </property>
  <property fmtid="{D5CDD505-2E9C-101B-9397-08002B2CF9AE}" pid="8" name="Mendeley Recent Style Name 1_1">
    <vt:lpwstr>American Sociological Association</vt:lpwstr>
  </property>
  <property fmtid="{D5CDD505-2E9C-101B-9397-08002B2CF9AE}" pid="9" name="Mendeley Recent Style Id 2_1">
    <vt:lpwstr>http://www.zotero.org/styles/associacao-brasileira-de-normas-tecnicas</vt:lpwstr>
  </property>
  <property fmtid="{D5CDD505-2E9C-101B-9397-08002B2CF9AE}" pid="10" name="Mendeley Recent Style Name 2_1">
    <vt:lpwstr>Associação Brasileira de Normas Técnicas (Portuguese - Brazil)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ional-library-of-medicine</vt:lpwstr>
  </property>
  <property fmtid="{D5CDD505-2E9C-101B-9397-08002B2CF9AE}" pid="22" name="Mendeley Recent Style Name 8_1">
    <vt:lpwstr>National Library of Medicine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